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13BA" w:rsidRDefault="00F013BA">
      <w:r>
        <w:t>Introduction</w:t>
      </w:r>
    </w:p>
    <w:p w:rsidR="00907FFA" w:rsidRDefault="00D73B0B">
      <w:r>
        <w:t>The</w:t>
      </w:r>
      <w:r w:rsidR="00907FFA">
        <w:t xml:space="preserve"> three phase pulse width modulation (PWM) </w:t>
      </w:r>
      <w:r>
        <w:t xml:space="preserve"> voltage source inverters (VSI) are widely used in adjustable speed drive applications. </w:t>
      </w:r>
    </w:p>
    <w:p w:rsidR="00907FFA" w:rsidRDefault="00907FFA"/>
    <w:p w:rsidR="00F013BA" w:rsidRDefault="00F013BA">
      <w:r>
        <w:t>Literature</w:t>
      </w:r>
    </w:p>
    <w:p w:rsidR="00B75F71" w:rsidRDefault="001628BB">
      <w:r>
        <w:t xml:space="preserve">[8] uses eCAP module of the DSP to compensate the dead-time effect. </w:t>
      </w:r>
      <w:r w:rsidR="00BE615C">
        <w:t xml:space="preserve">eCAP module is used as a time stamper to measure elapsed time of Ton in a one </w:t>
      </w:r>
      <w:r w:rsidR="0008566D">
        <w:t>switching</w:t>
      </w:r>
      <w:r w:rsidR="00BE615C">
        <w:t xml:space="preserve"> period.</w:t>
      </w:r>
      <w:r w:rsidR="0008566D">
        <w:t xml:space="preserve"> The average inverter pole voltage is then calculated by assuming dc link is constant and no voltage on the inverter switches. </w:t>
      </w:r>
      <w:r w:rsidR="00B56B7E">
        <w:t xml:space="preserve">The compensation method given in the paper does not need any of the phase current value. </w:t>
      </w:r>
      <w:r w:rsidR="006640FF">
        <w:t xml:space="preserve">The desired reference voltage is known, the actual phase voltage is known (by using eCAP) the compensation is done after two sampling periods (comes from digital delay plus PWM update delay). To further improve this method PI regulator is used to </w:t>
      </w:r>
      <w:r w:rsidR="006640FF" w:rsidRPr="006640FF">
        <w:t>zeroize</w:t>
      </w:r>
      <w:r w:rsidR="006640FF">
        <w:t xml:space="preserve"> difference of the voltages.</w:t>
      </w:r>
    </w:p>
    <w:p w:rsidR="00D9500D" w:rsidRDefault="00D9500D">
      <w:r w:rsidRPr="00D9500D">
        <w:t>[15] compensates voltage distortion error by a graphical way. The method is applied to both mosfet- and igbt-based PWM-voltage source inverters while motors are in steady-state and also dynamic region.  A current observer is used to handle</w:t>
      </w:r>
      <w:r w:rsidR="00115C7C">
        <w:t xml:space="preserve"> time delay of phase current </w:t>
      </w:r>
      <w:r w:rsidRPr="00D9500D">
        <w:t>to get precise current (especially during zero-crossings of the current). By showing the waveforms of the gate signals of the one leg of switches and also showing the output voltage in an ideal and non-ideal cases, error voltage components are calculated in one switching time. In each switching period, voltage compensation method is applied to the reference duty cycles. The parameters of the inverter are measured in offline and error in the output voltage is done online.</w:t>
      </w:r>
    </w:p>
    <w:p w:rsidR="00AC1439" w:rsidRDefault="00AC1439" w:rsidP="00AC1439"/>
    <w:p w:rsidR="00AC1439" w:rsidRDefault="00AC1439" w:rsidP="00AC1439">
      <w:r>
        <w:t>[17] uses an adaptive dead-time compensation method by using PWM predictive control. To do this dead-time error voltages in d-q frame is obtained. Dead-time error voltages Ud_dead and Uq_dead is calculated in discrete time by using reference and feedback id* and iq* currents and as well as motor parameters. The proposed method does not rely on current polarities and valid for different motor speeds why they called it is adaptive. In simulation and experiment IGBT based PWM-VSI is used.</w:t>
      </w:r>
    </w:p>
    <w:p w:rsidR="00FC0406" w:rsidRDefault="00FC0406" w:rsidP="00AC1439">
      <w:r>
        <w:t>[19]</w:t>
      </w:r>
      <w:r w:rsidR="004E4B46">
        <w:t xml:space="preserve"> in this paper,</w:t>
      </w:r>
      <w:r>
        <w:t xml:space="preserve"> disturbance voltage is determined by using an observer which is based on </w:t>
      </w:r>
      <w:r w:rsidR="004E4B46">
        <w:t xml:space="preserve">harmonic analysis and kalman filter. The dynamic model of the PMSM synchronous motor is constructed in dq frame in state space model. The disturbance voltages are taken as a third state variable (id, iq &amp; Vdead) by using dominant sixth harmonic component. Extended Kalman filter </w:t>
      </w:r>
      <w:r w:rsidR="000A7AC7">
        <w:t>estimates the disturbance voltage by using the state equations which are in discrete time domain.</w:t>
      </w:r>
      <w:r w:rsidR="00862955">
        <w:t xml:space="preserve"> </w:t>
      </w:r>
      <w:r w:rsidR="00CE5995">
        <w:t xml:space="preserve">The polarity of the compensation voltage is obtained from the estimated id and iq currents but not from the measured currents. So the risk of the faulty compensation around the zero crossings is reduced. </w:t>
      </w:r>
      <w:r w:rsidR="008C577B">
        <w:t>The compensation method is applied in αβ domain rather than in dq frame due to Vαβ contains all required harmonic components not only the sixth harmonic.</w:t>
      </w:r>
    </w:p>
    <w:p w:rsidR="00085469" w:rsidRDefault="00085469" w:rsidP="00085469">
      <w:r>
        <w:lastRenderedPageBreak/>
        <w:t>[20] uses revised repetitive controller (RRC), to decrease distortion of the phase current which is caused by dead-time. RRC with moving average filter and an adaptive gain is added in series with current PI controller. The dead-time voltage error is given by using Tdead time and also the switch turn on/off delay time. Limitation of FOC is given by expressing the disturbance error transfer function. High frequency disturbances like dead-time voltage errors (dominant 5th and 7th harmonics in α-β frame, and 6th harmonics in d-q frame) cannot be reduced as expected by using only standard FOC PI controller. RRC includes three main blocks the delay function, FIR moving average filter and gain. Transfer function of these blocks are implemented and inserted in series with the current PI regulator. By using Vd and Vq voltage references in feedforward control, the DC component of dead-time voltage is also decreased. It is shown that low frequency gain is increased so better steady-state performance and dead-time related frequency gains are also increased to reduce dead-time induced current harmonics via bode diagrams of the open loop transfer function. During transients the proposed method is also tested and it is enabled and disabled without causing any overshoot or DC component change.</w:t>
      </w:r>
    </w:p>
    <w:p w:rsidR="00416D38" w:rsidRDefault="00416D38" w:rsidP="00085469"/>
    <w:p w:rsidR="00085469" w:rsidRDefault="00416D38" w:rsidP="00085469">
      <w:r w:rsidRPr="00416D38">
        <w:t>[23] a least mean square (LMS) based algorithm which is basis for artificial networks, is used to reduce current harmonics caused by dead-time in PMSM V/f control. The same formulation for dead-time voltage error in d-q frame is given in the paper with [20]. But for V/f control, voltage reference is constructed without using rotor position. From d-q frame a new orthogonal synchronous reference frame γ-δ is created to obtain voltage reference frame where δ is aligned with the voltage vector reference frame. The compensation is adapted both of γ-δ axes and generates the voltage reference frames. The algorithm does not depend on precise current sampling especially in zero-crossing region. The performance of the method is also tested in dynamic situations.</w:t>
      </w:r>
    </w:p>
    <w:p w:rsidR="006A413B" w:rsidRDefault="006A413B" w:rsidP="00085469"/>
    <w:p w:rsidR="00D44FF7" w:rsidRDefault="006A413B" w:rsidP="006A413B">
      <w:r>
        <w:t>[28] uses an adaptive linear neuron based algorithm to reduce voltage distortion caused by dead-time effects. The voltage error is given by considering turn on/off time of the switches, the dead-time and also voltage drop of the switches and anti-parallel diodes. After frame transformations by using Park and Clarke transform and applying Fourier transform voltage distortion is expressed in d-q frame. Discrete time steady state PMSM equations is given by considering the distorted voltage components. Then after disturbance voltage is estimated by using ADALINE algorithm. The weights of the algorithm is modified by the least mean square. The paper states that the only needed information is d axis current and rotor position.</w:t>
      </w:r>
    </w:p>
    <w:p w:rsidR="006640FF" w:rsidRDefault="006640FF">
      <w:pPr>
        <w:rPr>
          <w:b/>
          <w:u w:val="single"/>
        </w:rPr>
      </w:pPr>
    </w:p>
    <w:p w:rsidR="00B75F71" w:rsidRDefault="00B75F71">
      <w:pPr>
        <w:rPr>
          <w:b/>
          <w:u w:val="single"/>
        </w:rPr>
      </w:pPr>
    </w:p>
    <w:p w:rsidR="00B75F71" w:rsidRDefault="00B75F71">
      <w:pPr>
        <w:rPr>
          <w:b/>
          <w:u w:val="single"/>
        </w:rPr>
      </w:pPr>
      <w:r>
        <w:rPr>
          <w:b/>
          <w:u w:val="single"/>
        </w:rPr>
        <w:br w:type="page"/>
      </w:r>
    </w:p>
    <w:p w:rsidR="002545E6" w:rsidRDefault="00B53C79" w:rsidP="003507B3">
      <w:pPr>
        <w:widowControl w:val="0"/>
        <w:autoSpaceDE w:val="0"/>
        <w:autoSpaceDN w:val="0"/>
        <w:adjustRightInd w:val="0"/>
        <w:spacing w:after="0" w:line="240" w:lineRule="auto"/>
        <w:rPr>
          <w:b/>
          <w:u w:val="single"/>
        </w:rPr>
      </w:pPr>
      <w:r w:rsidRPr="00FB603E">
        <w:rPr>
          <w:b/>
          <w:u w:val="single"/>
        </w:rPr>
        <w:lastRenderedPageBreak/>
        <w:t>Related_topics</w:t>
      </w:r>
    </w:p>
    <w:p w:rsidR="00FB603E" w:rsidRPr="00FB603E" w:rsidRDefault="00FB603E" w:rsidP="003507B3">
      <w:pPr>
        <w:widowControl w:val="0"/>
        <w:autoSpaceDE w:val="0"/>
        <w:autoSpaceDN w:val="0"/>
        <w:adjustRightInd w:val="0"/>
        <w:spacing w:after="0" w:line="240" w:lineRule="auto"/>
        <w:rPr>
          <w:b/>
          <w:u w:val="single"/>
        </w:rPr>
      </w:pPr>
    </w:p>
    <w:p w:rsidR="004027D6" w:rsidRDefault="00D41AED" w:rsidP="00D41AED">
      <w:pPr>
        <w:pStyle w:val="ListParagraph"/>
        <w:widowControl w:val="0"/>
        <w:numPr>
          <w:ilvl w:val="0"/>
          <w:numId w:val="2"/>
        </w:numPr>
        <w:autoSpaceDE w:val="0"/>
        <w:autoSpaceDN w:val="0"/>
        <w:adjustRightInd w:val="0"/>
        <w:spacing w:after="0" w:line="240" w:lineRule="auto"/>
      </w:pPr>
      <w:r>
        <w:t xml:space="preserve">id &amp;iq decoupling control strategy </w:t>
      </w:r>
    </w:p>
    <w:p w:rsidR="00B855BB" w:rsidRDefault="0023335E" w:rsidP="004027D6">
      <w:pPr>
        <w:pStyle w:val="ListParagraph"/>
        <w:widowControl w:val="0"/>
        <w:numPr>
          <w:ilvl w:val="1"/>
          <w:numId w:val="2"/>
        </w:numPr>
        <w:autoSpaceDE w:val="0"/>
        <w:autoSpaceDN w:val="0"/>
        <w:adjustRightInd w:val="0"/>
        <w:spacing w:after="0" w:line="240" w:lineRule="auto"/>
      </w:pPr>
      <w:r>
        <w:t>[6]</w:t>
      </w:r>
    </w:p>
    <w:p w:rsidR="0023335E" w:rsidRDefault="0023335E" w:rsidP="004027D6">
      <w:pPr>
        <w:pStyle w:val="ListParagraph"/>
        <w:widowControl w:val="0"/>
        <w:numPr>
          <w:ilvl w:val="2"/>
          <w:numId w:val="2"/>
        </w:numPr>
        <w:autoSpaceDE w:val="0"/>
        <w:autoSpaceDN w:val="0"/>
        <w:adjustRightInd w:val="0"/>
        <w:spacing w:after="0" w:line="240" w:lineRule="auto"/>
      </w:pPr>
      <w:r>
        <w:t>to reduce the additional losses of the PMSM during the dynamic processes</w:t>
      </w:r>
    </w:p>
    <w:p w:rsidR="00DE7A87" w:rsidRDefault="00BB0D89" w:rsidP="00BB0D89">
      <w:pPr>
        <w:pStyle w:val="ListParagraph"/>
        <w:widowControl w:val="0"/>
        <w:numPr>
          <w:ilvl w:val="3"/>
          <w:numId w:val="2"/>
        </w:numPr>
        <w:autoSpaceDE w:val="0"/>
        <w:autoSpaceDN w:val="0"/>
        <w:adjustRightInd w:val="0"/>
        <w:spacing w:after="0" w:line="240" w:lineRule="auto"/>
      </w:pPr>
      <w:r>
        <w:t xml:space="preserve">The dynamic process of starting and braking is simulated, and the simulation results validate the effectiveness of the proposed approach in reducing additional loss. </w:t>
      </w:r>
      <w:r>
        <w:cr/>
      </w:r>
    </w:p>
    <w:p w:rsidR="00DE7A87" w:rsidRDefault="00DE7A87" w:rsidP="00DE7A87">
      <w:pPr>
        <w:pStyle w:val="ListParagraph"/>
        <w:widowControl w:val="0"/>
        <w:numPr>
          <w:ilvl w:val="1"/>
          <w:numId w:val="2"/>
        </w:numPr>
        <w:autoSpaceDE w:val="0"/>
        <w:autoSpaceDN w:val="0"/>
        <w:adjustRightInd w:val="0"/>
        <w:spacing w:after="0" w:line="240" w:lineRule="auto"/>
      </w:pPr>
      <w:r>
        <w:t>[11]</w:t>
      </w:r>
    </w:p>
    <w:p w:rsidR="00DE7A87" w:rsidRDefault="00DE7A87" w:rsidP="00DE7A87">
      <w:pPr>
        <w:pStyle w:val="ListParagraph"/>
        <w:widowControl w:val="0"/>
        <w:numPr>
          <w:ilvl w:val="2"/>
          <w:numId w:val="2"/>
        </w:numPr>
        <w:autoSpaceDE w:val="0"/>
        <w:autoSpaceDN w:val="0"/>
        <w:adjustRightInd w:val="0"/>
        <w:spacing w:after="0" w:line="240" w:lineRule="auto"/>
      </w:pPr>
      <w:r>
        <w:t>coupling effects between two axes which may degrade current control performance</w:t>
      </w:r>
    </w:p>
    <w:p w:rsidR="00DE7A87" w:rsidRDefault="00DE7A87" w:rsidP="00DE7A87">
      <w:pPr>
        <w:pStyle w:val="ListParagraph"/>
        <w:widowControl w:val="0"/>
        <w:numPr>
          <w:ilvl w:val="3"/>
          <w:numId w:val="2"/>
        </w:numPr>
        <w:autoSpaceDE w:val="0"/>
        <w:autoSpaceDN w:val="0"/>
        <w:adjustRightInd w:val="0"/>
        <w:spacing w:after="0" w:line="240" w:lineRule="auto"/>
      </w:pPr>
      <w:r>
        <w:t xml:space="preserve"> The proposed scheme is more robust to cross-coupling inductances and parameter errors, compared to conventional decoupling methods</w:t>
      </w:r>
    </w:p>
    <w:p w:rsidR="00407B88" w:rsidRDefault="00407B88" w:rsidP="00FB603E">
      <w:pPr>
        <w:pStyle w:val="ListParagraph"/>
        <w:widowControl w:val="0"/>
        <w:autoSpaceDE w:val="0"/>
        <w:autoSpaceDN w:val="0"/>
        <w:adjustRightInd w:val="0"/>
        <w:spacing w:after="0" w:line="240" w:lineRule="auto"/>
        <w:ind w:left="1440"/>
      </w:pPr>
    </w:p>
    <w:p w:rsidR="001C4070" w:rsidRDefault="001C4070" w:rsidP="0023335E">
      <w:pPr>
        <w:pStyle w:val="ListParagraph"/>
        <w:widowControl w:val="0"/>
        <w:numPr>
          <w:ilvl w:val="0"/>
          <w:numId w:val="2"/>
        </w:numPr>
        <w:autoSpaceDE w:val="0"/>
        <w:autoSpaceDN w:val="0"/>
        <w:adjustRightInd w:val="0"/>
        <w:spacing w:after="0" w:line="240" w:lineRule="auto"/>
      </w:pPr>
      <w:r>
        <w:t xml:space="preserve">output voltage distortion, (due to o dead-time, switching time, delay time, voltage drops on semiconductors, freewheeling diode, </w:t>
      </w:r>
      <w:r w:rsidR="00650AFF">
        <w:t xml:space="preserve">parasitic capacitance, </w:t>
      </w:r>
      <w:r>
        <w:t>etc)</w:t>
      </w:r>
    </w:p>
    <w:p w:rsidR="0023335E" w:rsidRDefault="00F124B6" w:rsidP="004027D6">
      <w:pPr>
        <w:pStyle w:val="ListParagraph"/>
        <w:widowControl w:val="0"/>
        <w:numPr>
          <w:ilvl w:val="1"/>
          <w:numId w:val="2"/>
        </w:numPr>
        <w:autoSpaceDE w:val="0"/>
        <w:autoSpaceDN w:val="0"/>
        <w:adjustRightInd w:val="0"/>
        <w:spacing w:after="0" w:line="240" w:lineRule="auto"/>
      </w:pPr>
      <w:r>
        <w:t>[8]</w:t>
      </w:r>
    </w:p>
    <w:p w:rsidR="00F124B6" w:rsidRDefault="00F124B6" w:rsidP="004027D6">
      <w:pPr>
        <w:pStyle w:val="ListParagraph"/>
        <w:widowControl w:val="0"/>
        <w:numPr>
          <w:ilvl w:val="2"/>
          <w:numId w:val="2"/>
        </w:numPr>
        <w:autoSpaceDE w:val="0"/>
        <w:autoSpaceDN w:val="0"/>
        <w:adjustRightInd w:val="0"/>
        <w:spacing w:after="0" w:line="240" w:lineRule="auto"/>
      </w:pPr>
      <w:r>
        <w:t>the dead-time results in the voltage distortion of the pole voltages which causes low order harmonic components in the output current of the inverter</w:t>
      </w:r>
    </w:p>
    <w:p w:rsidR="00F124B6" w:rsidRDefault="00F124B6" w:rsidP="004027D6">
      <w:pPr>
        <w:pStyle w:val="ListParagraph"/>
        <w:widowControl w:val="0"/>
        <w:numPr>
          <w:ilvl w:val="3"/>
          <w:numId w:val="2"/>
        </w:numPr>
        <w:autoSpaceDE w:val="0"/>
        <w:autoSpaceDN w:val="0"/>
        <w:adjustRightInd w:val="0"/>
        <w:spacing w:after="0" w:line="240" w:lineRule="auto"/>
      </w:pPr>
      <w:r>
        <w:t>the 5th and 7th harmonic currents are reduced</w:t>
      </w:r>
    </w:p>
    <w:p w:rsidR="001C4070" w:rsidRDefault="007D4D28" w:rsidP="001C4070">
      <w:pPr>
        <w:pStyle w:val="ListParagraph"/>
        <w:widowControl w:val="0"/>
        <w:numPr>
          <w:ilvl w:val="1"/>
          <w:numId w:val="2"/>
        </w:numPr>
        <w:autoSpaceDE w:val="0"/>
        <w:autoSpaceDN w:val="0"/>
        <w:adjustRightInd w:val="0"/>
        <w:spacing w:after="0" w:line="240" w:lineRule="auto"/>
      </w:pPr>
      <w:r>
        <w:t>[15]</w:t>
      </w:r>
    </w:p>
    <w:p w:rsidR="007D4D28" w:rsidRDefault="00F61E6E" w:rsidP="00F61E6E">
      <w:pPr>
        <w:pStyle w:val="ListParagraph"/>
        <w:widowControl w:val="0"/>
        <w:numPr>
          <w:ilvl w:val="2"/>
          <w:numId w:val="2"/>
        </w:numPr>
        <w:autoSpaceDE w:val="0"/>
        <w:autoSpaceDN w:val="0"/>
        <w:adjustRightInd w:val="0"/>
        <w:spacing w:after="0" w:line="240" w:lineRule="auto"/>
      </w:pPr>
      <w:r>
        <w:t>In model-based motor control techniques, voltage precision is crucial for control quality. Thus, a high precision voltage error compensation strategy is required.</w:t>
      </w:r>
    </w:p>
    <w:p w:rsidR="00F61E6E" w:rsidRDefault="00F61E6E" w:rsidP="00F61E6E">
      <w:pPr>
        <w:pStyle w:val="ListParagraph"/>
        <w:widowControl w:val="0"/>
        <w:numPr>
          <w:ilvl w:val="3"/>
          <w:numId w:val="2"/>
        </w:numPr>
        <w:autoSpaceDE w:val="0"/>
        <w:autoSpaceDN w:val="0"/>
        <w:adjustRightInd w:val="0"/>
        <w:spacing w:after="0" w:line="240" w:lineRule="auto"/>
      </w:pPr>
      <w:r>
        <w:t>The voltage distortion principles of MOSFET-based inverter and IGBT-based inverter were analyzed and compared. All voltage error factors were considered in the proposed voltage distortion compensation strategy. With the proposed graphical compensation strategy, the voltage error between reference voltage and output voltage is precisely compensated both in steady state and dynamic process. With current observer, inherent delay of phase current is overcome. The noise in phase currents is eliminated by using a lowpass filter. After voltage distortion compensation, the current total harmonic distortion (THD) is obviously lower.</w:t>
      </w:r>
    </w:p>
    <w:p w:rsidR="00E143EB" w:rsidRDefault="00E143EB" w:rsidP="00E143EB">
      <w:pPr>
        <w:pStyle w:val="ListParagraph"/>
        <w:widowControl w:val="0"/>
        <w:numPr>
          <w:ilvl w:val="1"/>
          <w:numId w:val="2"/>
        </w:numPr>
        <w:autoSpaceDE w:val="0"/>
        <w:autoSpaceDN w:val="0"/>
        <w:adjustRightInd w:val="0"/>
        <w:spacing w:after="0" w:line="240" w:lineRule="auto"/>
      </w:pPr>
      <w:r>
        <w:t>[16]</w:t>
      </w:r>
    </w:p>
    <w:p w:rsidR="008F27D2" w:rsidRDefault="008F27D2" w:rsidP="008F27D2">
      <w:pPr>
        <w:pStyle w:val="ListParagraph"/>
        <w:widowControl w:val="0"/>
        <w:numPr>
          <w:ilvl w:val="2"/>
          <w:numId w:val="2"/>
        </w:numPr>
        <w:autoSpaceDE w:val="0"/>
        <w:autoSpaceDN w:val="0"/>
        <w:adjustRightInd w:val="0"/>
        <w:spacing w:after="0" w:line="240" w:lineRule="auto"/>
      </w:pPr>
      <w:r>
        <w:t>paper strives to give full analysis for phase-current distortion and zero-current clamping phenomenon caused by parasitic capacitance of power devices and every power device is paralleled with additional capacitors of different values in the simulation and experiment</w:t>
      </w:r>
    </w:p>
    <w:p w:rsidR="00F60DB1" w:rsidRDefault="009C4231" w:rsidP="00F60DB1">
      <w:pPr>
        <w:pStyle w:val="ListParagraph"/>
        <w:widowControl w:val="0"/>
        <w:numPr>
          <w:ilvl w:val="1"/>
          <w:numId w:val="2"/>
        </w:numPr>
        <w:autoSpaceDE w:val="0"/>
        <w:autoSpaceDN w:val="0"/>
        <w:adjustRightInd w:val="0"/>
        <w:spacing w:after="0" w:line="240" w:lineRule="auto"/>
      </w:pPr>
      <w:r>
        <w:t>[17]</w:t>
      </w:r>
    </w:p>
    <w:p w:rsidR="009C4231" w:rsidRDefault="009C4231" w:rsidP="009C4231">
      <w:pPr>
        <w:pStyle w:val="ListParagraph"/>
        <w:widowControl w:val="0"/>
        <w:numPr>
          <w:ilvl w:val="2"/>
          <w:numId w:val="2"/>
        </w:numPr>
        <w:autoSpaceDE w:val="0"/>
        <w:autoSpaceDN w:val="0"/>
        <w:adjustRightInd w:val="0"/>
        <w:spacing w:after="0" w:line="240" w:lineRule="auto"/>
      </w:pPr>
      <w:r>
        <w:t>The performance of Predictive Current Control largely depends on the accuracy of the model.Many nonlinear factors such as dead time may cause a slight difference between the real model and the ideal model. This will lead to an error between real output voltage and reference voltage, which deteriorates the waveform and increases the THD of phase current, besides, oscillation also appears in torque and speed.</w:t>
      </w:r>
    </w:p>
    <w:p w:rsidR="009C4231" w:rsidRDefault="00D238F5" w:rsidP="009C4231">
      <w:pPr>
        <w:pStyle w:val="ListParagraph"/>
        <w:widowControl w:val="0"/>
        <w:numPr>
          <w:ilvl w:val="2"/>
          <w:numId w:val="2"/>
        </w:numPr>
        <w:autoSpaceDE w:val="0"/>
        <w:autoSpaceDN w:val="0"/>
        <w:adjustRightInd w:val="0"/>
        <w:spacing w:after="0" w:line="240" w:lineRule="auto"/>
      </w:pPr>
      <w:r>
        <w:t xml:space="preserve">A novel adaptive dead-time compensation method based on PWM predictive </w:t>
      </w:r>
      <w:r>
        <w:lastRenderedPageBreak/>
        <w:t>control is proposed in this paper</w:t>
      </w:r>
    </w:p>
    <w:p w:rsidR="00D238F5" w:rsidRDefault="00D238F5" w:rsidP="00D238F5">
      <w:pPr>
        <w:pStyle w:val="ListParagraph"/>
        <w:widowControl w:val="0"/>
        <w:numPr>
          <w:ilvl w:val="3"/>
          <w:numId w:val="2"/>
        </w:numPr>
        <w:autoSpaceDE w:val="0"/>
        <w:autoSpaceDN w:val="0"/>
        <w:adjustRightInd w:val="0"/>
        <w:spacing w:after="0" w:line="240" w:lineRule="auto"/>
      </w:pPr>
      <w:r>
        <w:t>The simulation and experimental results prove that this method is effective in the restraining of dead-time effect and polishing the phase current waveform, besides, it is with adaptivity.</w:t>
      </w:r>
      <w:r>
        <w:tab/>
      </w:r>
    </w:p>
    <w:p w:rsidR="001F70BD" w:rsidRDefault="001F70BD" w:rsidP="001F70BD">
      <w:pPr>
        <w:pStyle w:val="ListParagraph"/>
        <w:widowControl w:val="0"/>
        <w:numPr>
          <w:ilvl w:val="1"/>
          <w:numId w:val="2"/>
        </w:numPr>
        <w:autoSpaceDE w:val="0"/>
        <w:autoSpaceDN w:val="0"/>
        <w:adjustRightInd w:val="0"/>
        <w:spacing w:after="0" w:line="240" w:lineRule="auto"/>
      </w:pPr>
      <w:r>
        <w:t>[18]</w:t>
      </w:r>
    </w:p>
    <w:p w:rsidR="001F70BD" w:rsidRDefault="001F70BD" w:rsidP="001F70BD">
      <w:pPr>
        <w:pStyle w:val="ListParagraph"/>
        <w:widowControl w:val="0"/>
        <w:numPr>
          <w:ilvl w:val="2"/>
          <w:numId w:val="2"/>
        </w:numPr>
        <w:autoSpaceDE w:val="0"/>
        <w:autoSpaceDN w:val="0"/>
        <w:adjustRightInd w:val="0"/>
        <w:spacing w:after="0" w:line="240" w:lineRule="auto"/>
      </w:pPr>
      <w:r>
        <w:t>the nonlinear behaviour of VSI is mainly due to dead-time of the switching signals, delay of the control unit, turn-on/off delays, and voltage drop of power switches. Main undesirable effect of nonlinearities is the voltage distortion, thus the loss of magnitude in the fundamental component and the increment of harmonics (especially 5th and 7th harmonics) . As result, the quality of motor current is degraded, mainly at the zero crossing, influencing flux and torque of the machine. Moreover, the control stability is especially endangered when the machine is operating at low speed-torque. At steady-state the VSI nonlinearity effects have a significant contribute in lowering the efficiency and in increasing the torque ripple of the electrical machine</w:t>
      </w:r>
    </w:p>
    <w:p w:rsidR="00E4564C" w:rsidRDefault="00E4564C" w:rsidP="00E4564C">
      <w:pPr>
        <w:pStyle w:val="ListParagraph"/>
        <w:widowControl w:val="0"/>
        <w:numPr>
          <w:ilvl w:val="3"/>
          <w:numId w:val="2"/>
        </w:numPr>
        <w:autoSpaceDE w:val="0"/>
        <w:autoSpaceDN w:val="0"/>
        <w:adjustRightInd w:val="0"/>
        <w:spacing w:after="0" w:line="240" w:lineRule="auto"/>
      </w:pPr>
      <w:r>
        <w:t>In this paper, a nonlinearity compensation method for PCCbased VSI-fed electric drive has been proposed. The algorithm evaluates the voltage error and a suitable time shift for the switching pattern using only the error between the real current and the reference one</w:t>
      </w:r>
    </w:p>
    <w:p w:rsidR="00752A89" w:rsidRDefault="00752A89" w:rsidP="00752A89">
      <w:pPr>
        <w:pStyle w:val="ListParagraph"/>
        <w:widowControl w:val="0"/>
        <w:numPr>
          <w:ilvl w:val="1"/>
          <w:numId w:val="2"/>
        </w:numPr>
        <w:autoSpaceDE w:val="0"/>
        <w:autoSpaceDN w:val="0"/>
        <w:adjustRightInd w:val="0"/>
        <w:spacing w:after="0" w:line="240" w:lineRule="auto"/>
      </w:pPr>
      <w:r>
        <w:t>[19]</w:t>
      </w:r>
      <w:r>
        <w:tab/>
      </w:r>
    </w:p>
    <w:p w:rsidR="008448A2" w:rsidRDefault="008448A2" w:rsidP="008448A2">
      <w:pPr>
        <w:pStyle w:val="ListParagraph"/>
        <w:widowControl w:val="0"/>
        <w:numPr>
          <w:ilvl w:val="2"/>
          <w:numId w:val="2"/>
        </w:numPr>
        <w:autoSpaceDE w:val="0"/>
        <w:autoSpaceDN w:val="0"/>
        <w:adjustRightInd w:val="0"/>
        <w:spacing w:after="0" w:line="240" w:lineRule="auto"/>
      </w:pPr>
      <w:r>
        <w:t>the processes of converting the command phase voltages into the resulting output voltages is not entirely accurate in practice. This error is given by non-ideal behavior of the switching elements during the switching cycle and overall design of the VSI. It causes distortion of the phase voltages which results in deformation of the phase currents, torque pulsation and overall affect the effectiveness of the control algorithm. Therefore, the error of phase voltages can not be ignored and must be compensated</w:t>
      </w:r>
    </w:p>
    <w:p w:rsidR="008448A2" w:rsidRDefault="009652F3" w:rsidP="008448A2">
      <w:pPr>
        <w:pStyle w:val="ListParagraph"/>
        <w:widowControl w:val="0"/>
        <w:numPr>
          <w:ilvl w:val="3"/>
          <w:numId w:val="2"/>
        </w:numPr>
        <w:autoSpaceDE w:val="0"/>
        <w:autoSpaceDN w:val="0"/>
        <w:adjustRightInd w:val="0"/>
        <w:spacing w:after="0" w:line="240" w:lineRule="auto"/>
      </w:pPr>
      <w:r>
        <w:t>In this paper, a novel adaptive compensation strategy for reduction of dead-time effects and nonlinearity of the VSI is presented. The observer that estimates the value of the voltage error by only one parameter is proposed based on the harmonic analysis and the Extended Kalman filter.</w:t>
      </w:r>
    </w:p>
    <w:p w:rsidR="009652F3" w:rsidRDefault="009652F3" w:rsidP="008448A2">
      <w:pPr>
        <w:pStyle w:val="ListParagraph"/>
        <w:widowControl w:val="0"/>
        <w:numPr>
          <w:ilvl w:val="3"/>
          <w:numId w:val="2"/>
        </w:numPr>
        <w:autoSpaceDE w:val="0"/>
        <w:autoSpaceDN w:val="0"/>
        <w:adjustRightInd w:val="0"/>
        <w:spacing w:after="0" w:line="240" w:lineRule="auto"/>
      </w:pPr>
      <w:r>
        <w:t>The adaptive observer which estimates the dq-currents and the value of the voltage error is designed based on the harmonic analysis and algorithm of the Extended Kalman filter</w:t>
      </w:r>
    </w:p>
    <w:p w:rsidR="009652F3" w:rsidRDefault="009652F3" w:rsidP="009652F3">
      <w:pPr>
        <w:pStyle w:val="ListParagraph"/>
        <w:widowControl w:val="0"/>
        <w:numPr>
          <w:ilvl w:val="3"/>
          <w:numId w:val="2"/>
        </w:numPr>
        <w:autoSpaceDE w:val="0"/>
        <w:autoSpaceDN w:val="0"/>
        <w:adjustRightInd w:val="0"/>
        <w:spacing w:after="0" w:line="240" w:lineRule="auto"/>
      </w:pPr>
      <w:r>
        <w:t>A better steady-state and dynamic performance of the PMSM drive is achieved through the suppression of the voltage distortion. The results of simulations and experiments show the effectiveness of the proposed compensation strategy</w:t>
      </w:r>
    </w:p>
    <w:p w:rsidR="00ED6233" w:rsidRDefault="00932722" w:rsidP="00ED6233">
      <w:pPr>
        <w:pStyle w:val="ListParagraph"/>
        <w:widowControl w:val="0"/>
        <w:numPr>
          <w:ilvl w:val="1"/>
          <w:numId w:val="2"/>
        </w:numPr>
        <w:autoSpaceDE w:val="0"/>
        <w:autoSpaceDN w:val="0"/>
        <w:adjustRightInd w:val="0"/>
        <w:spacing w:after="0" w:line="240" w:lineRule="auto"/>
      </w:pPr>
      <w:r>
        <w:t>[20]</w:t>
      </w:r>
    </w:p>
    <w:p w:rsidR="00932722" w:rsidRDefault="00932722" w:rsidP="00932722">
      <w:pPr>
        <w:pStyle w:val="ListParagraph"/>
        <w:widowControl w:val="0"/>
        <w:numPr>
          <w:ilvl w:val="2"/>
          <w:numId w:val="2"/>
        </w:numPr>
        <w:autoSpaceDE w:val="0"/>
        <w:autoSpaceDN w:val="0"/>
        <w:adjustRightInd w:val="0"/>
        <w:spacing w:after="0" w:line="240" w:lineRule="auto"/>
      </w:pPr>
      <w:r>
        <w:t>deadtime not only introduces load and frequency dependent distortion to the inverter output voltages, but also degrades stability and control performance especially at low speed operations</w:t>
      </w:r>
    </w:p>
    <w:p w:rsidR="00932722" w:rsidRDefault="00685CD0" w:rsidP="00932722">
      <w:pPr>
        <w:pStyle w:val="ListParagraph"/>
        <w:widowControl w:val="0"/>
        <w:numPr>
          <w:ilvl w:val="2"/>
          <w:numId w:val="2"/>
        </w:numPr>
        <w:autoSpaceDE w:val="0"/>
        <w:autoSpaceDN w:val="0"/>
        <w:adjustRightInd w:val="0"/>
        <w:spacing w:after="0" w:line="240" w:lineRule="auto"/>
      </w:pPr>
      <w:r>
        <w:t>This paper proposes a dead-time compensation method based on RRC which is deployed in series with current PI controllers. A moving average FIR filter and an adaptive gain are inserted to assure stability. The RRC can be conveniently activated or bypassed without affecting motor’s operation.</w:t>
      </w:r>
    </w:p>
    <w:p w:rsidR="00A65097" w:rsidRDefault="00A65097" w:rsidP="00A65097">
      <w:pPr>
        <w:pStyle w:val="ListParagraph"/>
        <w:widowControl w:val="0"/>
        <w:numPr>
          <w:ilvl w:val="3"/>
          <w:numId w:val="2"/>
        </w:numPr>
        <w:autoSpaceDE w:val="0"/>
        <w:autoSpaceDN w:val="0"/>
        <w:adjustRightInd w:val="0"/>
        <w:spacing w:after="0" w:line="240" w:lineRule="auto"/>
      </w:pPr>
      <w:r>
        <w:lastRenderedPageBreak/>
        <w:t>It is shown that the proposed method significantly reduces the current THD and waveform distortion without depending on precise current sampling especially in the zero-crossing region. The proposed method is integrated to a 2.5 kW PMSM drive and requires 20% more instruction cycles in the digital signal processor (DSP) compared with traditional FOC algorithm.</w:t>
      </w:r>
    </w:p>
    <w:p w:rsidR="00211F98" w:rsidRDefault="007957A8" w:rsidP="00211F98">
      <w:pPr>
        <w:pStyle w:val="ListParagraph"/>
        <w:widowControl w:val="0"/>
        <w:numPr>
          <w:ilvl w:val="1"/>
          <w:numId w:val="2"/>
        </w:numPr>
        <w:autoSpaceDE w:val="0"/>
        <w:autoSpaceDN w:val="0"/>
        <w:adjustRightInd w:val="0"/>
        <w:spacing w:after="0" w:line="240" w:lineRule="auto"/>
      </w:pPr>
      <w:r>
        <w:t>[23]</w:t>
      </w:r>
    </w:p>
    <w:p w:rsidR="007957A8" w:rsidRDefault="007957A8" w:rsidP="007957A8">
      <w:pPr>
        <w:pStyle w:val="ListParagraph"/>
        <w:widowControl w:val="0"/>
        <w:numPr>
          <w:ilvl w:val="2"/>
          <w:numId w:val="2"/>
        </w:numPr>
        <w:autoSpaceDE w:val="0"/>
        <w:autoSpaceDN w:val="0"/>
        <w:adjustRightInd w:val="0"/>
        <w:spacing w:after="0" w:line="240" w:lineRule="auto"/>
      </w:pPr>
      <w:r>
        <w:t xml:space="preserve">the dead time and the switching device nonlinear characteristics produce errors at the output voltage and cause the current distortion. The current distortion can induce increased torque </w:t>
      </w:r>
      <w:r w:rsidR="005A1F31">
        <w:t xml:space="preserve">ripple and reduced efficiency. </w:t>
      </w:r>
    </w:p>
    <w:p w:rsidR="005A1F31" w:rsidRDefault="005A1F31" w:rsidP="005A1F31">
      <w:pPr>
        <w:pStyle w:val="ListParagraph"/>
        <w:widowControl w:val="0"/>
        <w:numPr>
          <w:ilvl w:val="3"/>
          <w:numId w:val="2"/>
        </w:numPr>
        <w:autoSpaceDE w:val="0"/>
        <w:autoSpaceDN w:val="0"/>
        <w:adjustRightInd w:val="0"/>
        <w:spacing w:after="0" w:line="240" w:lineRule="auto"/>
      </w:pPr>
      <w:r>
        <w:t>This paper proposes a new LMS based dead-time compensation method which solves aforementioned issues. It can directly reduce the current harmonics caused by the dead time without depending on precise current sampling especially in the zero- crossing region. The LMS algorithm is the basis for artificial networks.</w:t>
      </w:r>
    </w:p>
    <w:p w:rsidR="005A1F31" w:rsidRDefault="0001747D" w:rsidP="0001747D">
      <w:pPr>
        <w:pStyle w:val="ListParagraph"/>
        <w:widowControl w:val="0"/>
        <w:numPr>
          <w:ilvl w:val="4"/>
          <w:numId w:val="2"/>
        </w:numPr>
        <w:autoSpaceDE w:val="0"/>
        <w:autoSpaceDN w:val="0"/>
        <w:adjustRightInd w:val="0"/>
        <w:spacing w:after="0" w:line="240" w:lineRule="auto"/>
      </w:pPr>
      <w:r>
        <w:t>the proposed method is illustrated in the context of a V/f control scheme. In order to validate its fidelity, it is experimentally tested on a 2.5 kW PMSM VSI drive. The experimental results and spectrum analysis show that the current distortion is effectively reduced in both steady state and transient states.</w:t>
      </w:r>
    </w:p>
    <w:p w:rsidR="00B16A39" w:rsidRDefault="00B16A39" w:rsidP="0001747D">
      <w:pPr>
        <w:pStyle w:val="ListParagraph"/>
        <w:widowControl w:val="0"/>
        <w:numPr>
          <w:ilvl w:val="4"/>
          <w:numId w:val="2"/>
        </w:numPr>
        <w:autoSpaceDE w:val="0"/>
        <w:autoSpaceDN w:val="0"/>
        <w:adjustRightInd w:val="0"/>
        <w:spacing w:after="0" w:line="240" w:lineRule="auto"/>
      </w:pPr>
      <w:r>
        <w:t xml:space="preserve"> In the steady state, the phase current THD can be reduced from 8.68% to 2.32% at 400 rpm under rated load when the proposed method is applied.</w:t>
      </w:r>
    </w:p>
    <w:p w:rsidR="00F76BDF" w:rsidRDefault="001F07F5" w:rsidP="00F76BDF">
      <w:pPr>
        <w:pStyle w:val="ListParagraph"/>
        <w:widowControl w:val="0"/>
        <w:numPr>
          <w:ilvl w:val="1"/>
          <w:numId w:val="2"/>
        </w:numPr>
        <w:autoSpaceDE w:val="0"/>
        <w:autoSpaceDN w:val="0"/>
        <w:adjustRightInd w:val="0"/>
        <w:spacing w:after="0" w:line="240" w:lineRule="auto"/>
      </w:pPr>
      <w:r>
        <w:t>[28]</w:t>
      </w:r>
    </w:p>
    <w:p w:rsidR="001F07F5" w:rsidRDefault="001F07F5" w:rsidP="001F07F5">
      <w:pPr>
        <w:pStyle w:val="ListParagraph"/>
        <w:widowControl w:val="0"/>
        <w:numPr>
          <w:ilvl w:val="2"/>
          <w:numId w:val="2"/>
        </w:numPr>
        <w:autoSpaceDE w:val="0"/>
        <w:autoSpaceDN w:val="0"/>
        <w:adjustRightInd w:val="0"/>
        <w:spacing w:after="0" w:line="240" w:lineRule="auto"/>
      </w:pPr>
      <w:r>
        <w:t>the dead-time effect is one of the most crucial nonlinearities that will result in serious distortion in the output voltage and phase current of the PWM controlled voltage-source-inverter (VSI) . The distorted output voltage likely will deteriorate the estimation accuracy of rotor position/speed so as to degrade the performance of the PMSM drive</w:t>
      </w:r>
    </w:p>
    <w:p w:rsidR="001F07F5" w:rsidRDefault="009F728A" w:rsidP="009F728A">
      <w:pPr>
        <w:pStyle w:val="ListParagraph"/>
        <w:widowControl w:val="0"/>
        <w:numPr>
          <w:ilvl w:val="3"/>
          <w:numId w:val="2"/>
        </w:numPr>
        <w:autoSpaceDE w:val="0"/>
        <w:autoSpaceDN w:val="0"/>
        <w:adjustRightInd w:val="0"/>
        <w:spacing w:after="0" w:line="240" w:lineRule="auto"/>
      </w:pPr>
      <w:r>
        <w:t>This paper proposes a simple dead-time effect compensation strategy based on the ADALINE algorithm . Using the least mean square method, the proposed dead-time compensation method is capable of estimating the disturbance voltage Vdead online</w:t>
      </w:r>
    </w:p>
    <w:p w:rsidR="009F728A" w:rsidRDefault="00DB12E0" w:rsidP="00DB12E0">
      <w:pPr>
        <w:pStyle w:val="ListParagraph"/>
        <w:widowControl w:val="0"/>
        <w:numPr>
          <w:ilvl w:val="4"/>
          <w:numId w:val="2"/>
        </w:numPr>
        <w:autoSpaceDE w:val="0"/>
        <w:autoSpaceDN w:val="0"/>
        <w:adjustRightInd w:val="0"/>
        <w:spacing w:after="0" w:line="240" w:lineRule="auto"/>
      </w:pPr>
      <w:r>
        <w:t>Experimental results verify that the proposed dead-time compensation algorithm is capable of effectively suppressing the harmonics in the PMSM drive.</w:t>
      </w:r>
    </w:p>
    <w:p w:rsidR="00FB603E" w:rsidRDefault="00FB603E" w:rsidP="00FB603E">
      <w:pPr>
        <w:pStyle w:val="ListParagraph"/>
        <w:widowControl w:val="0"/>
        <w:autoSpaceDE w:val="0"/>
        <w:autoSpaceDN w:val="0"/>
        <w:adjustRightInd w:val="0"/>
        <w:spacing w:after="0" w:line="240" w:lineRule="auto"/>
        <w:ind w:left="2880"/>
      </w:pPr>
    </w:p>
    <w:p w:rsidR="00F124B6" w:rsidRDefault="00FB603E" w:rsidP="00F124B6">
      <w:pPr>
        <w:pStyle w:val="ListParagraph"/>
        <w:widowControl w:val="0"/>
        <w:numPr>
          <w:ilvl w:val="0"/>
          <w:numId w:val="2"/>
        </w:numPr>
        <w:autoSpaceDE w:val="0"/>
        <w:autoSpaceDN w:val="0"/>
        <w:adjustRightInd w:val="0"/>
        <w:spacing w:after="0" w:line="240" w:lineRule="auto"/>
      </w:pPr>
      <w:r>
        <w:t>The delay issues caused by calculation, filter and PWM generation, etc</w:t>
      </w:r>
    </w:p>
    <w:p w:rsidR="008A0268" w:rsidRDefault="008A0268" w:rsidP="008A0268">
      <w:pPr>
        <w:pStyle w:val="ListParagraph"/>
        <w:widowControl w:val="0"/>
        <w:numPr>
          <w:ilvl w:val="1"/>
          <w:numId w:val="2"/>
        </w:numPr>
        <w:autoSpaceDE w:val="0"/>
        <w:autoSpaceDN w:val="0"/>
        <w:adjustRightInd w:val="0"/>
        <w:spacing w:after="0" w:line="240" w:lineRule="auto"/>
      </w:pPr>
      <w:r>
        <w:t>[12]</w:t>
      </w:r>
    </w:p>
    <w:p w:rsidR="00FB603E" w:rsidRDefault="008A0268" w:rsidP="008A0268">
      <w:pPr>
        <w:pStyle w:val="ListParagraph"/>
        <w:widowControl w:val="0"/>
        <w:numPr>
          <w:ilvl w:val="2"/>
          <w:numId w:val="2"/>
        </w:numPr>
        <w:autoSpaceDE w:val="0"/>
        <w:autoSpaceDN w:val="0"/>
        <w:adjustRightInd w:val="0"/>
        <w:spacing w:after="0" w:line="240" w:lineRule="auto"/>
      </w:pPr>
      <w:r>
        <w:t>for bandwidth improvement</w:t>
      </w:r>
    </w:p>
    <w:p w:rsidR="008A0268" w:rsidRDefault="008A0268" w:rsidP="008A0268">
      <w:pPr>
        <w:pStyle w:val="ListParagraph"/>
        <w:widowControl w:val="0"/>
        <w:numPr>
          <w:ilvl w:val="3"/>
          <w:numId w:val="2"/>
        </w:numPr>
        <w:autoSpaceDE w:val="0"/>
        <w:autoSpaceDN w:val="0"/>
        <w:adjustRightInd w:val="0"/>
        <w:spacing w:after="0" w:line="240" w:lineRule="auto"/>
      </w:pPr>
      <w:r>
        <w:t>the bandwidth for current, speed and position loops of servo drives can be significantly improved comparing to that using conventional methods</w:t>
      </w:r>
    </w:p>
    <w:p w:rsidR="00CA1DC1" w:rsidRDefault="00CA1DC1" w:rsidP="002041B5">
      <w:pPr>
        <w:pStyle w:val="ListParagraph"/>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8A0268" w:rsidRDefault="008A0268" w:rsidP="003507B3">
      <w:pPr>
        <w:widowControl w:val="0"/>
        <w:autoSpaceDE w:val="0"/>
        <w:autoSpaceDN w:val="0"/>
        <w:adjustRightInd w:val="0"/>
        <w:spacing w:after="0" w:line="240" w:lineRule="auto"/>
      </w:pPr>
    </w:p>
    <w:p w:rsidR="00B855BB" w:rsidRDefault="00B855BB">
      <w:r>
        <w:br w:type="page"/>
      </w:r>
    </w:p>
    <w:p w:rsidR="00B53C79" w:rsidRDefault="00B53C79" w:rsidP="00B855BB">
      <w:pPr>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3507B3" w:rsidRDefault="00B326EB"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B326EB"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B326EB"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 xml:space="preserve">the trade-offs between losses and EMI issues of three-phaseinverters used in future aircraft applications. Given the voltageDC bus of 540V, SiC MOSFETs are investigated andexperimental results show the impact of these components onlosses and EMI for different parameters. </w:t>
      </w:r>
    </w:p>
    <w:p w:rsidR="00A47586" w:rsidRDefault="00A47586" w:rsidP="00D34E7A">
      <w:pPr>
        <w:widowControl w:val="0"/>
        <w:autoSpaceDE w:val="0"/>
        <w:autoSpaceDN w:val="0"/>
        <w:adjustRightInd w:val="0"/>
        <w:spacing w:after="0" w:line="240" w:lineRule="auto"/>
      </w:pPr>
    </w:p>
    <w:p w:rsidR="00D51410" w:rsidRDefault="00B326EB"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B326EB"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regulation strategy to obtain an acceptable current ripple. Silicon(Si) devices cannot be used in this case due to their limitedswitching frequency. MW-level high speed motors have devicesoperating at high voltage and current levels and a highfundamental frequency (600-1200 Hz) that cause very highswitching losses in Si IGBT devices. SiC devices have enabled theuse of power electronic converters for MW-level high speedmotors. Integrated motor drives (IMDs) are also benefitted byWBG devices as they reduce the size of the power converter andallow operation at a high junction temperature. Therefore, theinverter can be mounted on the motor itself which can be asignificant heat source due to </w:t>
      </w:r>
      <w:r w:rsidR="0014046B">
        <w:lastRenderedPageBreak/>
        <w:t>motor losses. Cooling requirementsin high temperature environment applications such as hybridElectric Vehicle (EV), ground vehicles in combat zones, andpower converters used in space technology like land rovers etc.,are greatly reduced due to low losses and high junctiontemperatures. Operation at high frequencies and hightemperatures reduces the size of electric drive significantly.</w:t>
      </w:r>
    </w:p>
    <w:p w:rsidR="00BA29ED" w:rsidRDefault="00BA29ED" w:rsidP="005A7787">
      <w:pPr>
        <w:widowControl w:val="0"/>
        <w:autoSpaceDE w:val="0"/>
        <w:autoSpaceDN w:val="0"/>
        <w:adjustRightInd w:val="0"/>
        <w:spacing w:after="0" w:line="240" w:lineRule="auto"/>
      </w:pPr>
    </w:p>
    <w:p w:rsidR="00352FF1" w:rsidRDefault="00B326EB" w:rsidP="001434B8">
      <w:pPr>
        <w:widowControl w:val="0"/>
        <w:autoSpaceDE w:val="0"/>
        <w:autoSpaceDN w:val="0"/>
        <w:adjustRightInd w:val="0"/>
        <w:spacing w:after="0" w:line="240" w:lineRule="auto"/>
      </w:pPr>
      <w:r w:rsidRPr="00A95D6F">
        <w:rPr>
          <w:highlight w:val="yellow"/>
        </w:rPr>
        <w:fldChar w:fldCharType="begin" w:fldLock="1"/>
      </w:r>
      <w:r w:rsidR="00BA29ED" w:rsidRPr="00A95D6F">
        <w:rPr>
          <w:highlight w:val="yellow"/>
        </w:rPr>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rsidRPr="00A95D6F">
        <w:rPr>
          <w:highlight w:val="yellow"/>
        </w:rPr>
        <w:fldChar w:fldCharType="separate"/>
      </w:r>
      <w:r w:rsidR="00BA29ED" w:rsidRPr="00A95D6F">
        <w:rPr>
          <w:noProof/>
          <w:highlight w:val="yellow"/>
        </w:rPr>
        <w:t>[6]</w:t>
      </w:r>
      <w:r w:rsidRPr="00A95D6F">
        <w:rPr>
          <w:highlight w:val="yellow"/>
        </w:rPr>
        <w:fldChar w:fldCharType="end"/>
      </w:r>
      <w:r w:rsidR="00BA29ED" w:rsidRPr="00A95D6F">
        <w:rPr>
          <w:highlight w:val="yellow"/>
        </w:rPr>
        <w:t>:</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p>
    <w:p w:rsidR="007E0B5F" w:rsidRDefault="007E0B5F" w:rsidP="001434B8">
      <w:pPr>
        <w:widowControl w:val="0"/>
        <w:autoSpaceDE w:val="0"/>
        <w:autoSpaceDN w:val="0"/>
        <w:adjustRightInd w:val="0"/>
        <w:spacing w:after="0" w:line="240" w:lineRule="auto"/>
      </w:pPr>
    </w:p>
    <w:p w:rsidR="007E0B5F" w:rsidRDefault="00B326EB"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B326EB" w:rsidP="005A7787">
      <w:pPr>
        <w:widowControl w:val="0"/>
        <w:autoSpaceDE w:val="0"/>
        <w:autoSpaceDN w:val="0"/>
        <w:adjustRightInd w:val="0"/>
        <w:spacing w:after="0" w:line="240" w:lineRule="auto"/>
      </w:pPr>
      <w:r w:rsidRPr="00492C04">
        <w:rPr>
          <w:highlight w:val="yellow"/>
        </w:rPr>
        <w:fldChar w:fldCharType="begin" w:fldLock="1"/>
      </w:r>
      <w:r w:rsidR="009736A1" w:rsidRPr="00492C04">
        <w:rPr>
          <w:highlight w:val="yellow"/>
        </w:rPr>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rsidRPr="00492C04">
        <w:rPr>
          <w:highlight w:val="yellow"/>
        </w:rPr>
        <w:fldChar w:fldCharType="separate"/>
      </w:r>
      <w:r w:rsidR="009736A1" w:rsidRPr="00492C04">
        <w:rPr>
          <w:noProof/>
          <w:highlight w:val="yellow"/>
        </w:rPr>
        <w:t>[8]</w:t>
      </w:r>
      <w:r w:rsidRPr="00492C04">
        <w:rPr>
          <w:highlight w:val="yellow"/>
        </w:rPr>
        <w:fldChar w:fldCharType="end"/>
      </w:r>
      <w:r w:rsidR="009736A1" w:rsidRPr="00492C04">
        <w:rPr>
          <w:highlight w:val="yellow"/>
        </w:rPr>
        <w:t xml:space="preserve"> :</w:t>
      </w:r>
      <w:r w:rsidR="009736A1">
        <w:t xml:space="preserve">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B326EB"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B326EB"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w:t>
      </w:r>
      <w:r w:rsidR="005C2F33">
        <w:lastRenderedPageBreak/>
        <w:t xml:space="preserve">considerations in detail, including the critical component selection, the system physical layout, the 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B326EB" w:rsidP="00297B08">
      <w:pPr>
        <w:widowControl w:val="0"/>
        <w:autoSpaceDE w:val="0"/>
        <w:autoSpaceDN w:val="0"/>
        <w:adjustRightInd w:val="0"/>
        <w:spacing w:after="0" w:line="240" w:lineRule="auto"/>
      </w:pPr>
      <w:r w:rsidRPr="003E3D94">
        <w:rPr>
          <w:highlight w:val="yellow"/>
        </w:rPr>
        <w:fldChar w:fldCharType="begin" w:fldLock="1"/>
      </w:r>
      <w:r w:rsidR="00297B08" w:rsidRPr="003E3D94">
        <w:rPr>
          <w:highlight w:val="yellow"/>
        </w:rPr>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rsidRPr="003E3D94">
        <w:rPr>
          <w:highlight w:val="yellow"/>
        </w:rPr>
        <w:fldChar w:fldCharType="separate"/>
      </w:r>
      <w:r w:rsidR="00297B08" w:rsidRPr="003E3D94">
        <w:rPr>
          <w:noProof/>
          <w:highlight w:val="yellow"/>
        </w:rPr>
        <w:t>[11]</w:t>
      </w:r>
      <w:r w:rsidRPr="003E3D94">
        <w:rPr>
          <w:highlight w:val="yellow"/>
        </w:rP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B326EB" w:rsidP="009B5C0D">
      <w:pPr>
        <w:widowControl w:val="0"/>
        <w:autoSpaceDE w:val="0"/>
        <w:autoSpaceDN w:val="0"/>
        <w:adjustRightInd w:val="0"/>
        <w:spacing w:after="0" w:line="240" w:lineRule="auto"/>
      </w:pPr>
      <w:r w:rsidRPr="0087055D">
        <w:rPr>
          <w:highlight w:val="yellow"/>
        </w:rPr>
        <w:fldChar w:fldCharType="begin" w:fldLock="1"/>
      </w:r>
      <w:r w:rsidR="009B5C0D" w:rsidRPr="0087055D">
        <w:rPr>
          <w:highlight w:val="yellow"/>
        </w:rPr>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rsidRPr="0087055D">
        <w:rPr>
          <w:highlight w:val="yellow"/>
        </w:rPr>
        <w:fldChar w:fldCharType="separate"/>
      </w:r>
      <w:r w:rsidR="009B5C0D" w:rsidRPr="0087055D">
        <w:rPr>
          <w:noProof/>
          <w:highlight w:val="yellow"/>
        </w:rPr>
        <w:t>[12]</w:t>
      </w:r>
      <w:r w:rsidRPr="0087055D">
        <w:rPr>
          <w:highlight w:val="yellow"/>
        </w:rP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B326EB"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B326EB"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B326EB">
      <w:r w:rsidRPr="0087055D">
        <w:rPr>
          <w:highlight w:val="yellow"/>
        </w:rPr>
        <w:fldChar w:fldCharType="begin" w:fldLock="1"/>
      </w:r>
      <w:r w:rsidR="008B5BBD" w:rsidRPr="0087055D">
        <w:rPr>
          <w:highlight w:val="yellow"/>
        </w:rPr>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rsidRPr="0087055D">
        <w:rPr>
          <w:highlight w:val="yellow"/>
        </w:rPr>
        <w:fldChar w:fldCharType="separate"/>
      </w:r>
      <w:r w:rsidR="008B5BBD" w:rsidRPr="0087055D">
        <w:rPr>
          <w:noProof/>
          <w:highlight w:val="yellow"/>
        </w:rPr>
        <w:t>[15]</w:t>
      </w:r>
      <w:r w:rsidRPr="0087055D">
        <w:rPr>
          <w:highlight w:val="yellow"/>
        </w:rPr>
        <w:fldChar w:fldCharType="end"/>
      </w:r>
      <w:r w:rsidR="008B5BBD">
        <w:t xml:space="preserve"> : </w:t>
      </w:r>
      <w:r w:rsidR="008B5BBD" w:rsidRPr="008B5BBD">
        <w:t>To achieve precise voltage value for modern model-based motor contr</w:t>
      </w:r>
      <w:r w:rsidR="006D72B7">
        <w:t>ol strategies, an accurate volt</w:t>
      </w:r>
      <w:r w:rsidR="008B5BBD" w:rsidRPr="008B5BBD">
        <w:t xml:space="preserve">age distortion compensation method for voltage source inverters is proposed in this paper. The </w:t>
      </w:r>
      <w:r w:rsidR="008B5BBD" w:rsidRPr="008B5BBD">
        <w:lastRenderedPageBreak/>
        <w:t>voltage distortion principles of a mosfet-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imple- ment. The effectiveness of the proposed method is verified byexperiments.</w:t>
      </w:r>
    </w:p>
    <w:p w:rsidR="00660151" w:rsidRDefault="00B326EB">
      <w:r w:rsidRPr="0087055D">
        <w:rPr>
          <w:highlight w:val="yellow"/>
        </w:rPr>
        <w:fldChar w:fldCharType="begin" w:fldLock="1"/>
      </w:r>
      <w:r w:rsidR="0083407D" w:rsidRPr="0087055D">
        <w:rPr>
          <w:highlight w:val="yellow"/>
        </w:rPr>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rsidRPr="0087055D">
        <w:rPr>
          <w:highlight w:val="yellow"/>
        </w:rPr>
        <w:fldChar w:fldCharType="separate"/>
      </w:r>
      <w:r w:rsidR="0083407D" w:rsidRPr="0087055D">
        <w:rPr>
          <w:noProof/>
          <w:highlight w:val="yellow"/>
        </w:rPr>
        <w:t>[16]</w:t>
      </w:r>
      <w:r w:rsidRPr="0087055D">
        <w:rPr>
          <w:highlight w:val="yellow"/>
        </w:rPr>
        <w:fldChar w:fldCharType="end"/>
      </w:r>
      <w:r w:rsidR="0083407D">
        <w:t xml:space="preserve"> : </w:t>
      </w:r>
      <w:r w:rsidR="003209B7" w:rsidRPr="003209B7">
        <w:t>Insertion of dead time in space vector pulse width modulation (SVPWM) causes phase voltage and current distor- tion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sitic capacitance influences VSI’s output independently. First, an equivalent circuit of VSI containing parasitic capacitance is con- structed. On that basis, mathematical expression of phase voltage distortion is derived fromKirchhoff’s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howparasitic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B326EB" w:rsidP="00660151">
      <w:r w:rsidRPr="0087055D">
        <w:rPr>
          <w:highlight w:val="yellow"/>
        </w:rPr>
        <w:fldChar w:fldCharType="begin" w:fldLock="1"/>
      </w:r>
      <w:r w:rsidR="00660151" w:rsidRPr="0087055D">
        <w:rPr>
          <w:highlight w:val="yellow"/>
        </w:rPr>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rsidRPr="0087055D">
        <w:rPr>
          <w:highlight w:val="yellow"/>
        </w:rPr>
        <w:fldChar w:fldCharType="separate"/>
      </w:r>
      <w:r w:rsidR="00660151" w:rsidRPr="0087055D">
        <w:rPr>
          <w:noProof/>
          <w:highlight w:val="yellow"/>
        </w:rPr>
        <w:t>[17]</w:t>
      </w:r>
      <w:r w:rsidRPr="0087055D">
        <w:rPr>
          <w:highlight w:val="yellow"/>
        </w:rPr>
        <w:fldChar w:fldCharType="end"/>
      </w:r>
      <w:r w:rsidR="00660151">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B326EB" w:rsidP="00660151">
      <w:r w:rsidRPr="0087055D">
        <w:rPr>
          <w:highlight w:val="yellow"/>
        </w:rPr>
        <w:fldChar w:fldCharType="begin" w:fldLock="1"/>
      </w:r>
      <w:r w:rsidR="00822A65" w:rsidRPr="0087055D">
        <w:rPr>
          <w:highlight w:val="yellow"/>
        </w:rPr>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rsidRPr="0087055D">
        <w:rPr>
          <w:highlight w:val="yellow"/>
        </w:rPr>
        <w:fldChar w:fldCharType="separate"/>
      </w:r>
      <w:r w:rsidR="00822A65" w:rsidRPr="0087055D">
        <w:rPr>
          <w:noProof/>
          <w:highlight w:val="yellow"/>
        </w:rPr>
        <w:t>[18]</w:t>
      </w:r>
      <w:r w:rsidRPr="0087055D">
        <w:rPr>
          <w:highlight w:val="yellow"/>
        </w:rPr>
        <w:fldChar w:fldCharType="end"/>
      </w:r>
      <w:r w:rsidR="00822A65" w:rsidRPr="0087055D">
        <w:rPr>
          <w:highlight w:val="yellow"/>
        </w:rPr>
        <w:t xml:space="preserve"> :</w:t>
      </w:r>
      <w:r w:rsidR="00400FC2" w:rsidRPr="00400FC2">
        <w:t>This paper presen</w:t>
      </w:r>
      <w:r w:rsidR="00400FC2">
        <w:t>ts a recursive nonideality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B326EB" w:rsidP="007D5926">
      <w:r w:rsidRPr="0087055D">
        <w:rPr>
          <w:highlight w:val="yellow"/>
        </w:rPr>
        <w:fldChar w:fldCharType="begin" w:fldLock="1"/>
      </w:r>
      <w:r w:rsidR="004E5F09" w:rsidRPr="0087055D">
        <w:rPr>
          <w:highlight w:val="yellow"/>
        </w:rPr>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rsidRPr="0087055D">
        <w:rPr>
          <w:highlight w:val="yellow"/>
        </w:rPr>
        <w:fldChar w:fldCharType="separate"/>
      </w:r>
      <w:r w:rsidR="004E5F09" w:rsidRPr="0087055D">
        <w:rPr>
          <w:noProof/>
          <w:highlight w:val="yellow"/>
        </w:rPr>
        <w:t>[19]</w:t>
      </w:r>
      <w:r w:rsidRPr="0087055D">
        <w:rPr>
          <w:highlight w:val="yellow"/>
        </w:rPr>
        <w:fldChar w:fldCharType="end"/>
      </w:r>
      <w:r w:rsidR="007D5926">
        <w:t xml:space="preserve"> : In this paper, a novel adaptive compensation strategy to reduce dead-time effects and nonlinearity of the VSI is presented. These undesirable properties of the inverter are nec- essary to </w:t>
      </w:r>
      <w:r w:rsidR="007D5926">
        <w:lastRenderedPageBreak/>
        <w:t>compensate because they cause 5th and 7th harmonic distortion of the phase current, torque pulsation and generally reduce the effectiveness of control algorithm. The observer which estimates the dq-currents and the value of the voltage error by only one parameter is designed based on the harmonic analysis and algorithm of the Extended Kalman filter. Subsequently, the compensating voltages are determined from estimated voltage error and the polarity of the estimated currents. The results of simulations and real experiments demonstrate the effectiveness of the proposed approach.</w:t>
      </w:r>
    </w:p>
    <w:p w:rsidR="007D5926" w:rsidRDefault="00B326EB" w:rsidP="00985017">
      <w:r w:rsidRPr="00DC177F">
        <w:rPr>
          <w:highlight w:val="yellow"/>
        </w:rPr>
        <w:fldChar w:fldCharType="begin" w:fldLock="1"/>
      </w:r>
      <w:r w:rsidR="00D74DB3" w:rsidRPr="00DC177F">
        <w:rPr>
          <w:highlight w:val="yellow"/>
        </w:rPr>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rsidRPr="00DC177F">
        <w:rPr>
          <w:highlight w:val="yellow"/>
        </w:rPr>
        <w:fldChar w:fldCharType="separate"/>
      </w:r>
      <w:r w:rsidR="00D74DB3" w:rsidRPr="00DC177F">
        <w:rPr>
          <w:noProof/>
          <w:highlight w:val="yellow"/>
        </w:rPr>
        <w:t>[20]</w:t>
      </w:r>
      <w:r w:rsidRPr="00DC177F">
        <w:rPr>
          <w:highlight w:val="yellow"/>
        </w:rPr>
        <w:fldChar w:fldCharType="end"/>
      </w:r>
      <w:r w:rsidR="00D74DB3" w:rsidRPr="00DC177F">
        <w:rPr>
          <w:highlight w:val="yellow"/>
        </w:rPr>
        <w:t xml:space="preserve">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B326EB" w:rsidP="007D5926">
      <w:r w:rsidRPr="00F514A8">
        <w:rPr>
          <w:highlight w:val="yellow"/>
        </w:rPr>
        <w:fldChar w:fldCharType="begin" w:fldLock="1"/>
      </w:r>
      <w:r w:rsidR="00166030" w:rsidRPr="00F514A8">
        <w:rPr>
          <w:highlight w:val="yellow"/>
        </w:rPr>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rsidRPr="00F514A8">
        <w:rPr>
          <w:highlight w:val="yellow"/>
        </w:rPr>
        <w:fldChar w:fldCharType="separate"/>
      </w:r>
      <w:r w:rsidR="00166030" w:rsidRPr="00F514A8">
        <w:rPr>
          <w:noProof/>
          <w:highlight w:val="yellow"/>
        </w:rPr>
        <w:t>[21]</w:t>
      </w:r>
      <w:r w:rsidRPr="00F514A8">
        <w:rPr>
          <w:highlight w:val="yellow"/>
        </w:rPr>
        <w:fldChar w:fldCharType="end"/>
      </w:r>
      <w:r w:rsidR="00166030" w:rsidRPr="00F514A8">
        <w:rPr>
          <w:highlight w:val="yellow"/>
        </w:rPr>
        <w:t xml:space="preserve"> :</w:t>
      </w:r>
      <w:r w:rsidR="00166030" w:rsidRPr="00166030">
        <w:t>This paper discusses the effect of current measurement error in angle estimation of permanent magnet AC motor for position sensorless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sensorless observer input and the estimated angle. With these results, the effects of the current measurement errors on the estimated angle for the sensorless control are analyzed. Through the analysis, it has been figured out that the estimated angle for the sensorless control is directly affected by the current measurement. The analysis is verified by computer simulation and experimental results.</w:t>
      </w:r>
    </w:p>
    <w:p w:rsidR="00664219" w:rsidRDefault="00B326EB" w:rsidP="00664219">
      <w:r w:rsidRPr="008A124C">
        <w:rPr>
          <w:highlight w:val="yellow"/>
        </w:rPr>
        <w:fldChar w:fldCharType="begin" w:fldLock="1"/>
      </w:r>
      <w:r w:rsidR="0065207B" w:rsidRPr="008A124C">
        <w:rPr>
          <w:highlight w:val="yellow"/>
        </w:rPr>
        <w:instrText>ADDIN CSL_CITATION { "citationItems" : [ { "id" : "ITEM-1", "itemData" : { "DOI" : "10.1109/TIE.2017.2652338", "ISBN" : "0278-0046", "ISSN" : "02780046", "abstract" : "This paper proposes an alternative strategy of finite-control-set model-predictive torque control (MPTC) to reduce the computational burden and the torque ripple and decouple the switching frequency from the controller sam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posed method, only three voltage vectors are tested in each predictive step. Based on the improved DSVM method, the three candidate voltage vectors are calculated by using a novel algebraic way. This new strategy has the benefits of both the MPTC method and the DB method. The effectiveness of the proposed strategy is validated based on a test bench.", "author" : [ { "dropping-particle" : "", "family" : "Wang", "given" : "Yuanlin", "non-dropping-particle" : "", "parse-names" : false, "suffix" : "" }, { "dropping-particle" : "", "family" : "Wang", "given" : "Xiaocan", "non-dropping-particle" : "", "parse-names" : false, "suffix" : "" }, { "dropping-particle" : "", "family" : "Xie", "given" : "Wei", "non-dropping-particle" : "", "parse-names" : false, "suffix" : "" }, { "dropping-particle" : "", "family" : "Wang", "given" : "Fengxiang", "non-dropping-particle" : "", "parse-names" : false, "suffix" : "" }, { "dropping-particle" : "", "family" : "Dou", "given" : "Manfeng", "non-dropping-particle" : "", "parse-names" : false, "suffix" : "" }, { "dropping-particle" : "", "family" : "Kennel", "given" : "Ralph M.", "non-dropping-particle" : "", "parse-names" : false, "suffix" : "" }, { "dropping-particle" : "", "family" : "Lorenz", "given" : "Robert D.", "non-dropping-particle" : "", "parse-names" : false, "suffix" : "" }, { "dropping-particle" : "", "family" : "Gerling", "given" : "DIeter", "non-dropping-particle" : "", "parse-names" : false, "suffix" : "" } ], "container-title" : "IEEE Transactions on Industrial Electronics", "id" : "ITEM-1", "issue" : "5", "issued" : { "date-parts" : [ [ "2017" ] ] }, "page" : "3537-3547", "title" : "Deadbeat Model-Predictive Torque Control with Discrete Space-Vector Modulation for PMSM Drives", "type" : "article-journal", "volume" : "64" }, "uris" : [ "http://www.mendeley.com/documents/?uuid=f9a3bc4f-5acb-4e94-9d14-dadba8970571" ] } ], "mendeley" : { "formattedCitation" : "[22]", "plainTextFormattedCitation" : "[22]", "previouslyFormattedCitation" : "[22]" }, "properties" : {  }, "schema" : "https://github.com/citation-style-language/schema/raw/master/csl-citation.json" }</w:instrText>
      </w:r>
      <w:r w:rsidRPr="008A124C">
        <w:rPr>
          <w:highlight w:val="yellow"/>
        </w:rPr>
        <w:fldChar w:fldCharType="separate"/>
      </w:r>
      <w:r w:rsidR="0065207B" w:rsidRPr="008A124C">
        <w:rPr>
          <w:noProof/>
          <w:highlight w:val="yellow"/>
        </w:rPr>
        <w:t>[22]</w:t>
      </w:r>
      <w:r w:rsidRPr="008A124C">
        <w:rPr>
          <w:highlight w:val="yellow"/>
        </w:rPr>
        <w:fldChar w:fldCharType="end"/>
      </w:r>
      <w:r w:rsidR="00200EA2" w:rsidRPr="00200EA2">
        <w:t>This paper proposes an alternative strategy of finite-control-set model-predictive torque control (MPTC) to reduce the computational burden and the torque ripple and decouple the switching fre</w:t>
      </w:r>
      <w:r w:rsidR="00131FD1">
        <w:t>quency from the controller sam</w:t>
      </w:r>
      <w:r w:rsidR="00200EA2" w:rsidRPr="00200EA2">
        <w:t>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 posed method, only three voltage vectors are tested in each predictive step. Based on the improved DSVM method, the three candidate voltage vectors are calculated by using a novel algebraic way. This new strategy has the benefits of both the MPTC method and the DB method.</w:t>
      </w:r>
      <w:r w:rsidR="00280CDB">
        <w:t xml:space="preserve"> The effective</w:t>
      </w:r>
      <w:r w:rsidR="00200EA2" w:rsidRPr="00200EA2">
        <w:t>ness of the proposed strategy is validated based on a test bench.</w:t>
      </w:r>
    </w:p>
    <w:p w:rsidR="008A24B0" w:rsidRDefault="00B326EB" w:rsidP="008A24B0">
      <w:r w:rsidRPr="00A75F81">
        <w:rPr>
          <w:highlight w:val="yellow"/>
        </w:rPr>
        <w:fldChar w:fldCharType="begin" w:fldLock="1"/>
      </w:r>
      <w:r w:rsidR="008A24B0" w:rsidRPr="00A75F81">
        <w:rPr>
          <w:highlight w:val="yellow"/>
        </w:rPr>
        <w:instrText>ADDIN CSL_CITATION { "citationItems" : [ { "id" : "ITEM-1", "itemData" : { "ISBN" : "9781509053667", "author" : [ { "dropping-particle" : "", "family" : "Tang", "given" : "Zhuangyao", "non-dropping-particle" : "", "parse-names" : false, "suffix" : "" }, { "dropping-particle" : "", "family" : "Member", "given" : "Student", "non-dropping-particle" : "", "parse-names" : false, "suffix" : "" }, { "dropping-particle" : "", "family" : "Akin", "given" : "Bilal", "non-dropping-particle" : "", "parse-names" : false, "suffix" : "" }, { "dropping-particle" : "", "family" : "Mmeber", "given" : "Senior", "non-dropping-particle" : "", "parse-names" : false, "suffix" : "" } ], "id" : "ITEM-1", "issued" : { "date-parts" : [ [ "2017" ] ] }, "page" : "3156-3162", "title" : "A New LMS Based Algorithm to Suppress Dead- Time Effects in PMSM V / f Drives", "type" : "article-journal" }, "uris" : [ "http://www.mendeley.com/documents/?uuid=dc785496-f462-4427-bcdf-59f21d915b2e" ] } ], "mendeley" : { "formattedCitation" : "[23]", "plainTextFormattedCitation" : "[23]", "previouslyFormattedCitation" : "[23]" }, "properties" : {  }, "schema" : "https://github.com/citation-style-language/schema/raw/master/csl-citation.json" }</w:instrText>
      </w:r>
      <w:r w:rsidRPr="00A75F81">
        <w:rPr>
          <w:highlight w:val="yellow"/>
        </w:rPr>
        <w:fldChar w:fldCharType="separate"/>
      </w:r>
      <w:r w:rsidR="008A24B0" w:rsidRPr="00A75F81">
        <w:rPr>
          <w:noProof/>
          <w:highlight w:val="yellow"/>
        </w:rPr>
        <w:t>[23]</w:t>
      </w:r>
      <w:r w:rsidRPr="00A75F81">
        <w:rPr>
          <w:highlight w:val="yellow"/>
        </w:rPr>
        <w:fldChar w:fldCharType="end"/>
      </w:r>
      <w:r w:rsidR="008A24B0">
        <w:t xml:space="preserve"> This paper presents a new least-mean-square (LMS) based algorithm to suppress dead-time distortion in permanent-magnet synchronous motor (PMSM) V/f control schemes. The PMSM V/f control schemes are merited for their simple structure compared with sensorless field-oriented control (FOC) schemes. However, among the proposed ones, there isn’t any method developed specifically for dead-time compensation in V/f control schemes. In the proposed method, the LMS dead-time compensator can directly reduce the current harmonics induced by the dead time without depending on </w:t>
      </w:r>
      <w:r w:rsidR="008A24B0">
        <w:lastRenderedPageBreak/>
        <w:t>precise current sampling especially in the zero-crossing region. Unlike disturbance observer methods which are designed for FOC schemes, it can be applied to both FOC and V/f control schemes. It is also robust to parameter variations because of LMS algorithm’s online adaptation capability. This method is tested on a 2.5 kW PMSM drive controlled by a V/f scheme and requires negligible extra CPU bandwidth. The fidelity is validated by experimental results and spectrum analysis.</w:t>
      </w:r>
    </w:p>
    <w:p w:rsidR="008A24B0" w:rsidRDefault="00B326EB" w:rsidP="00AA5973">
      <w:r>
        <w:fldChar w:fldCharType="begin" w:fldLock="1"/>
      </w:r>
      <w:r w:rsidR="007347C0">
        <w:instrText>ADDIN CSL_CITATION { "citationItems" : [ { "id" : "ITEM-1", "itemData" : { "DOI" : "10.1109/ECCE.2017.8096901", "ISBN" : "9781509029983", "author" : [ { "dropping-particle" : "", "family" : "Han", "given" : "Di", "non-dropping-particle" : "", "parse-names" : false, "suffix" : "" }, { "dropping-particle" : "", "family" : "Li", "given" : "Silong", "non-dropping-particle" : "", "parse-names" : false, "suffix" : "" }, { "dropping-particle" : "", "family" : "Choi", "given" : "Wooyoung", "non-dropping-particle" : "", "parse-names" : false, "suffix" : "" }, { "dropping-particle" : "", "family" : "Sarlioglu", "given" : "Bulent", "non-dropping-particle" : "", "parse-names" : false, "suffix" : "" } ], "container-title" : "2017 IEEE Energy Conversion Congress and Exposition, ECCE 2017", "id" : "ITEM-1", "issued" : { "date-parts" : [ [ "2017" ] ] }, "page" : "5383-5388", "title" : "Design, implementation, and evaluation of a GaN-based four-leg inverter with minimal common mode voltage generation", "type" : "article-journal", "volume" : "2017-Janua" }, "uris" : [ "http://www.mendeley.com/documents/?uuid=a80c1ba1-d587-49c9-bf04-8d4fcf96904c" ] } ], "mendeley" : { "formattedCitation" : "[24]", "plainTextFormattedCitation" : "[24]", "previouslyFormattedCitation" : "[24]" }, "properties" : {  }, "schema" : "https://github.com/citation-style-language/schema/raw/master/csl-citation.json" }</w:instrText>
      </w:r>
      <w:r>
        <w:fldChar w:fldCharType="separate"/>
      </w:r>
      <w:r w:rsidR="00AA5973" w:rsidRPr="00AA5973">
        <w:rPr>
          <w:noProof/>
        </w:rPr>
        <w:t>[24]</w:t>
      </w:r>
      <w:r>
        <w:fldChar w:fldCharType="end"/>
      </w:r>
      <w:r w:rsidR="00AA5973">
        <w:t>: Due to the introduction of wide bandgap (WBG) devices such as silicon carbide and gallium nitride devices, the power inverters with ultra-low loss, high temperature, and compact size are made possible for various applications. However, the increased dv/dt and switching frequency of WBG devices also aggravate the common-mode (CM) voltage related issues of the PWM inverter based systems. In the past few years, the magnified CM EMI emission and ground leakage currents in WBG based inverter systems are starting to draw attentions and becoming a concern among researchers and engineers. In this paper, the four-leg topology is investigated as a potential solution to the CM voltage generation of WBG inverters. Detailed design and implantation considerations of a GaN-based four-leg inverter are presented, and the performance of the inverter is also evaluated.</w:t>
      </w:r>
    </w:p>
    <w:p w:rsidR="007347C0" w:rsidRDefault="00B326EB" w:rsidP="007347C0">
      <w:r>
        <w:fldChar w:fldCharType="begin" w:fldLock="1"/>
      </w:r>
      <w:r w:rsidR="007347C0">
        <w:instrText>ADDIN CSL_CITATION { "citationItems" : [ { "id" : "ITEM-1", "itemData" : { "ISBN" : "9781509029983", "author" : [ { "dropping-particle" : "", "family" : "Mir", "given" : "Sayeed", "non-dropping-particle" : "", "parse-names" : false, "suffix" : "" }, { "dropping-particle" : "", "family" : "Neely", "given" : "John", "non-dropping-particle" : "", "parse-names" : false, "suffix" : "" }, { "dropping-particle" : "", "family" : "Ieee", "given" : "Stan Seely-", "non-dropping-particle" : "", "parse-names" : false, "suffix" : "" } ], "id" : "ITEM-1", "issued" : { "date-parts" : [ [ "2017" ] ] }, "page" : "5453-5460", "title" : "High performance 12 kW motor and drive for modern aircrafts", "type" : "article-journal" }, "uris" : [ "http://www.mendeley.com/documents/?uuid=111f52d2-d228-44cd-ba41-d959d65fe402" ] } ], "mendeley" : { "formattedCitation" : "[25]", "plainTextFormattedCitation" : "[25]", "previouslyFormattedCitation" : "[25]" }, "properties" : {  }, "schema" : "https://github.com/citation-style-language/schema/raw/master/csl-citation.json" }</w:instrText>
      </w:r>
      <w:r>
        <w:fldChar w:fldCharType="separate"/>
      </w:r>
      <w:r w:rsidR="007347C0" w:rsidRPr="007347C0">
        <w:rPr>
          <w:noProof/>
        </w:rPr>
        <w:t>[25]</w:t>
      </w:r>
      <w:r>
        <w:fldChar w:fldCharType="end"/>
      </w:r>
      <w:r w:rsidR="007347C0">
        <w:t>:This paper presents a high performance 12 kW motor drive system for an aerospace application. In order to achieve higher power density and reliability, the system uses a PMSM motor, SiC MOSFET inverter, high performance PWM control, and liquid cooling with phase change material. A power density of 33 KW/KG was achieved for the power inverter and control electronics excluding the cooling loop, and an overall power density of 0.75 kW/kg motor and drive system. An efficiency of 98% for the power inverter and 91% for the motor and drive system was achieved. Test results up to 10 kW are presented in the paper. The paper also presents challenges in the implementation of the inverters using SiC devices.</w:t>
      </w:r>
    </w:p>
    <w:p w:rsidR="00FB7BF5" w:rsidRDefault="00B326EB" w:rsidP="00FB7BF5">
      <w:r>
        <w:fldChar w:fldCharType="begin" w:fldLock="1"/>
      </w:r>
      <w:r w:rsidR="00FB7BF5">
        <w:instrText>ADDIN CSL_CITATION { "citationItems" : [ { "id" : "ITEM-1", "itemData" : { "DOI" : "10.1109/TIE.2016.2521338", "ISBN" : "0278-0046", "ISSN" : "02780046", "abstract" : "High-performance current control is required to obtain a smooth output torque in permanent-magnet synchronous motor (PMSM)&amp;#x00A0;drives. In this manner, a new discrete-time robust predictive current controller is pre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tion error dynamics, nonlinear uncertain model of PMSM, and the integral action as the states of the overall system. The designed robust predictive controller is tested through numerical simulations and experiments. The proposed controller is easy to implement and suitable for high-performance PMSM applications.", "author" : [ { "dropping-particle" : "", "family" : "Turker", "given" : "Turker", "non-dropping-particle" : "", "parse-names" : false, "suffix" : "" }, { "dropping-particle" : "", "family" : "Buyukkeles", "given" : "Umit", "non-dropping-particle" : "", "parse-names" : false, "suffix" : "" }, { "dropping-particle" : "", "family" : "Bakan", "given" : "A. Faruk", "non-dropping-particle" : "", "parse-names" : false, "suffix" : "" } ], "container-title" : "IEEE Transactions on Industrial Electronics", "id" : "ITEM-1", "issue" : "6", "issued" : { "date-parts" : [ [ "2016" ] ] }, "page" : "3906-3914", "title" : "A Robust Predictive Current Controller for PMSM Drives", "type" : "article-journal", "volume" : "63" }, "uris" : [ "http://www.mendeley.com/documents/?uuid=efc4e6b9-ddc3-4abc-b714-2d5af7984d2f" ] } ], "mendeley" : { "formattedCitation" : "[26]", "plainTextFormattedCitation" : "[26]", "previouslyFormattedCitation" : "[26]" }, "properties" : {  }, "schema" : "https://github.com/citation-style-language/schema/raw/master/csl-citation.json" }</w:instrText>
      </w:r>
      <w:r>
        <w:fldChar w:fldCharType="separate"/>
      </w:r>
      <w:r w:rsidR="00FB7BF5" w:rsidRPr="00FB7BF5">
        <w:rPr>
          <w:noProof/>
        </w:rPr>
        <w:t>[26]</w:t>
      </w:r>
      <w:r>
        <w:fldChar w:fldCharType="end"/>
      </w:r>
      <w:r w:rsidR="00FB7BF5">
        <w:t xml:space="preserve"> High-performance current control is required to obtain a smooth output torque in permanent-magnet synchronous motor (PMSM) drives. In this manner, a new discrete-time robust predictive current controller is pre- 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 tion error dynamics, nonlinear uncertain model of PMSM, and the integral action as the states of the overall sys- tem. The designed robust predictive controller is tested through numerical simulations and experiments. The pro- posed controller is easy to implement and suitable for high-performance</w:t>
      </w:r>
    </w:p>
    <w:p w:rsidR="002C161B" w:rsidRDefault="00B326EB" w:rsidP="002C161B">
      <w:r>
        <w:fldChar w:fldCharType="begin" w:fldLock="1"/>
      </w:r>
      <w:r w:rsidR="002C161B">
        <w:instrText>ADDIN CSL_CITATION { "citationItems" : [ { "id" : "ITEM-1", "itemData" : { "DOI" : "10.1109/TIE.2017.2716865", "ISSN" : "02780046", "author" : [ { "dropping-particle" : "", "family" : "Marignetti", "given" : "Fabrizio", "non-dropping-particle" : "", "parse-names" : false, "suffix" : "" }, { "dropping-particle" : "", "family" : "Volpe", "given" : "Giuseppe", "non-dropping-particle" : "", "parse-names" : false, "suffix" : "" }, { "dropping-particle" : "", "family" : "Cecati", "given" : "Carlo", "non-dropping-particle" : "", "parse-names" : false, "suffix" : "" }, { "dropping-particle" : "", "family" : "Mirimani", "given" : "Seyyed Mehdi", "non-dropping-particle" : "", "parse-names" : false, "suffix" : "" } ], "container-title" : "IEEE Transactions on Industrial Electronics", "id" : "ITEM-1", "issue" : "1", "issued" : { "date-parts" : [ [ "2017" ] ] }, "page" : "67-76", "title" : "Electromagnetic Design and Modeling of a Two Phase Axial Flux Printed Circuit Board Motor", "type" : "article-journal", "volume" : "65" }, "uris" : [ "http://www.mendeley.com/documents/?uuid=16091de8-8c51-4f4c-b042-b2eef30169c3" ] } ], "mendeley" : { "formattedCitation" : "[27]", "plainTextFormattedCitation" : "[27]", "previouslyFormattedCitation" : "[27]" }, "properties" : {  }, "schema" : "https://github.com/citation-style-language/schema/raw/master/csl-citation.json" }</w:instrText>
      </w:r>
      <w:r>
        <w:fldChar w:fldCharType="separate"/>
      </w:r>
      <w:r w:rsidR="002C161B" w:rsidRPr="002C161B">
        <w:rPr>
          <w:noProof/>
        </w:rPr>
        <w:t>[27]</w:t>
      </w:r>
      <w:r>
        <w:fldChar w:fldCharType="end"/>
      </w:r>
      <w:r w:rsidR="002C161B">
        <w:t xml:space="preserve"> : Size and cost reduction are among the mainissues of electric motor design and fabrication. This pa- per proposes an original layout for an axial flux permanent- magnet motor with printed circuit board (PCB) winding. In contrast to other axial flux motors of the same type, which are generally made with a three-phase fractional slot wind- ing, the proposed motor has a two-phase wave winding printed on either side of the PCB. This configuration al- lows increasing the number of pole pairs and the supply frequency so to reduce the stator and rotor core widths. The winding is also characterized by a large copper per- centage on the board, which improves the torque density of the motor. The results of the </w:t>
      </w:r>
      <w:r w:rsidR="002C161B">
        <w:lastRenderedPageBreak/>
        <w:t>mathematical analysis, of the numerical simulation and of the experiments are compared. A method for the computation of the phase inductances is also proposed and validated. The main dimensions of the magnets are optimized via the finite-element method. The experimental comparison shows the advantages of the pro- posed motor in comparison to the traditional shaded pole motor for household applications.</w:t>
      </w:r>
    </w:p>
    <w:p w:rsidR="00FB7BF5" w:rsidRDefault="00B326EB" w:rsidP="007347C0">
      <w:r w:rsidRPr="00EC576B">
        <w:rPr>
          <w:highlight w:val="yellow"/>
        </w:rPr>
        <w:fldChar w:fldCharType="begin" w:fldLock="1"/>
      </w:r>
      <w:r w:rsidR="00050DCB" w:rsidRPr="00EC576B">
        <w:rPr>
          <w:highlight w:val="yellow"/>
        </w:rPr>
        <w:instrText>ADDIN CSL_CITATION { "citationItems" : [ { "id" : "ITEM-1", "itemData" : { "DOI" : "10.1109/IFEEC.2017.7992182", "ISBN" : "9781509051571", "author" : [ { "dropping-particle" : "", "family" : "Pai", "given" : "Yi Chieh", "non-dropping-particle" : "", "parse-names" : false, "suffix" : "" }, { "dropping-particle" : "", "family" : "Chang", "given" : "Jun Ping", "non-dropping-particle" : "", "parse-names" : false, "suffix" : "" }, { "dropping-particle" : "", "family" : "Cheng", "given" : "Ming Yang", "non-dropping-particle" : "", "parse-names" : false, "suffix" : "" }, { "dropping-particle" : "", "family" : "Liang", "given" : "Tsorng Juu", "non-dropping-particle" : "", "parse-names" : false, "suffix" : "" } ], "container-title" : "2017 IEEE 3rd International Future Energy Electronics Conference and ECCE Asia, IFEEC - ECCE Asia 2017", "id" : "ITEM-1", "issued" : { "date-parts" : [ [ "2017" ] ] }, "page" : "1025-1030", "title" : "Dead-time effects compensation for PMSM drives - An adaptive linear neuron approach", "type" : "article-journal" }, "uris" : [ "http://www.mendeley.com/documents/?uuid=ea02fdc0-c50b-4eb3-a387-c2678e50c63d" ] } ], "mendeley" : { "formattedCitation" : "[28]", "plainTextFormattedCitation" : "[28]", "previouslyFormattedCitation" : "[28]" }, "properties" : {  }, "schema" : "https://github.com/citation-style-language/schema/raw/master/csl-citation.json" }</w:instrText>
      </w:r>
      <w:r w:rsidRPr="00EC576B">
        <w:rPr>
          <w:highlight w:val="yellow"/>
        </w:rPr>
        <w:fldChar w:fldCharType="separate"/>
      </w:r>
      <w:r w:rsidR="00050DCB" w:rsidRPr="00EC576B">
        <w:rPr>
          <w:noProof/>
          <w:highlight w:val="yellow"/>
        </w:rPr>
        <w:t>[28]</w:t>
      </w:r>
      <w:r w:rsidRPr="00EC576B">
        <w:rPr>
          <w:highlight w:val="yellow"/>
        </w:rPr>
        <w:fldChar w:fldCharType="end"/>
      </w:r>
      <w:r w:rsidR="00050DCB" w:rsidRPr="00EC576B">
        <w:rPr>
          <w:highlight w:val="yellow"/>
        </w:rPr>
        <w:t>:</w:t>
      </w:r>
      <w:r w:rsidR="00050DCB" w:rsidRPr="00050DCB">
        <w:t>One of the commonly used approaches to avoid the short circuit of power devices for pulse-width-modulation (PWM) inverters is to add dead-time into the control signals. The drawback of this approach is that severe distortion in phase currents and output voltages may occur. This paper proposes an adaptive-linear-neuron based nonlinearity compensation strategy to cope with the disturbance voltage caused by dead-time effects. In particular, by minimizing the feedback d-axis current error, the amplitude of disturbance compensation voltage Vdead is self-tuned using the least mean square algorithm. The dead-time compensation method developed in this paper does not need any information about electric parameters and phase current polarity. Moreover, the proposed approach is also free of complex mathematical computations and additional hardware. Experimental results indicate that the proposed dead-time compensation approach is feasible.</w:t>
      </w:r>
    </w:p>
    <w:p w:rsidR="00484402" w:rsidRDefault="00B326EB" w:rsidP="00484402">
      <w:r>
        <w:fldChar w:fldCharType="begin" w:fldLock="1"/>
      </w:r>
      <w:r w:rsidR="00484402">
        <w:instrText>ADDIN CSL_CITATION { "citationItems" : [ { "id" : "ITEM-1", "itemData" : { "DOI" : "10.1109/ITEC.2016.7520282", "ISBN" : "9781509004034", "abstract"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 "author" : [ { "dropping-particle" : "", "family" : "Eull", "given" : "Michael", "non-dropping-particle" : "", "parse-names" : false, "suffix" : "" }, { "dropping-particle" : "", "family" : "Preindl", "given" : "Matthias", "non-dropping-particle" : "", "parse-names" : false, "suffix" : "" }, { "dropping-particle" : "", "family" : "Emadi", "given" : "Ali", "non-dropping-particle" : "", "parse-names" : false, "suffix" : "" } ], "container-title" : "2016 IEEE Transportation Electrification Conference and Expo (ITEC)", "id" : "ITEM-1", "issued" : { "date-parts" : [ [ "2016" ] ] }, "page" : "1-6", "title" : "Analysis and Design of a High Efficiency, High Power Density Three-Phase Silicon Carbide Inverter", "type" : "article-journal" }, "uris" : [ "http://www.mendeley.com/documents/?uuid=c809f649-e419-4347-bcd9-aaefa916ac17" ] } ], "mendeley" : { "formattedCitation" : "[29]", "plainTextFormattedCitation" : "[29]", "previouslyFormattedCitation" : "[29]" }, "properties" : {  }, "schema" : "https://github.com/citation-style-language/schema/raw/master/csl-citation.json" }</w:instrText>
      </w:r>
      <w:r>
        <w:fldChar w:fldCharType="separate"/>
      </w:r>
      <w:r w:rsidR="00484402" w:rsidRPr="00484402">
        <w:rPr>
          <w:noProof/>
        </w:rPr>
        <w:t>[29]</w:t>
      </w:r>
      <w:r>
        <w:fldChar w:fldCharType="end"/>
      </w:r>
      <w:r w:rsidR="00484402">
        <w:t xml:space="preserve">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w:t>
      </w:r>
    </w:p>
    <w:p w:rsidR="00D16965" w:rsidRDefault="00B326EB" w:rsidP="00D16965">
      <w:r>
        <w:fldChar w:fldCharType="begin" w:fldLock="1"/>
      </w:r>
      <w:r w:rsidR="00D16965">
        <w:instrText>ADDIN CSL_CITATION { "citationItems" : [ { "id" : "ITEM-1", "itemData" : { "author" : [ { "dropping-particle" : "", "family" : "Inverter", "given" : "Single-phase", "non-dropping-particle" : "", "parse-names" : false, "suffix" : "" }, { "dropping-particle" : "", "family" : "Zhao", "given" : "Chongwen", "non-dropping-particle" : "", "parse-names" : false, "suffix" : "" }, { "dropping-particle" : "", "family" : "Member", "given" : "Student", "non-dropping-particle" : "", "parse-names" : false, "suffix" : "" }, { "dropping-particle" : "", "family" : "Trento", "given" : "Bradford", "non-dropping-particle" : "", "parse-names" : false, "suffix" : "" }, { "dropping-particle" : "", "family" : "Jiang", "given" : "Ling", "non-dropping-particle" : "", "parse-names" : false, "suffix" : "" }, { "dropping-particle" : "", "family" : "Member", "given" : "Student", "non-dropping-particle" : "", "parse-names" : false, "suffix" : "" }, { "dropping-particle" : "", "family" : "Jones", "given" : "Edward A", "non-dropping-particle" : "", "parse-names" : false, "suffix" : "" }, { "dropping-particle" : "", "family" : "Member", "given" : "Student", "non-dropping-particle" : "", "parse-names" : false, "suffix" : "" }, { "dropping-particle" : "", "family" : "Liu", "given" : "Bo", "non-dropping-particle" : "", "parse-names" : false, "suffix" : "" }, { "dropping-particle" : "", "family" : "Member", "given" : "Student", "non-dropping-particle" : "", "parse-names" : false, "suffix" : "" }, { "dropping-particle" : "", "family" : "Zhang", "given" : "Zheyu", "non-dropping-particle" : "", "parse-names" : false, "suffix" : "" }, { "dropping-particle" : "", "family" : "Costinett", "given" : "Daniel", "non-dropping-particle" : "", "parse-names" : false, "suffix" : "" }, { "dropping-particle" : "", "family" : "Wang", "given" : "Fei Fred", "non-dropping-particle" : "", "parse-names" : false, "suffix" : "" }, { "dropping-particle" : "", "family" : "Tolbert", "given" : "Leon M", "non-dropping-particle" : "", "parse-names" : false, "suffix" : "" }, { "dropping-particle" : "", "family" : "Jansen", "given" : "John F", "non-dropping-particle" : "", "parse-names" : false, "suffix" : "" }, { "dropping-particle" : "", "family" : "Kress", "given" : "Reid", "non-dropping-particle" : "", "parse-names" : false, "suffix" : "" }, { "dropping-particle" : "", "family" : "Langley", "given" : "Rick", "non-dropping-particle" : "", "parse-names" : false, "suffix" : "" } ], "id" : "ITEM-1", "issue" : "3", "issued" : { "date-parts" : [ [ "2016" ] ] }, "page" : "824-840", "title" : "Design and Implementation of a GaN-Based, 100-kHz, 102-W/in3 Single-Phase Inverter", "type" : "article-journal", "volume" : "4" }, "uris" : [ "http://www.mendeley.com/documents/?uuid=fa24ced2-48e8-4f15-9783-5bcea97ddb2f" ] } ], "mendeley" : { "formattedCitation" : "[30]", "plainTextFormattedCitation" : "[30]", "previouslyFormattedCitation" : "[30]" }, "properties" : {  }, "schema" : "https://github.com/citation-style-language/schema/raw/master/csl-citation.json" }</w:instrText>
      </w:r>
      <w:r>
        <w:fldChar w:fldCharType="separate"/>
      </w:r>
      <w:r w:rsidR="00D16965" w:rsidRPr="00D16965">
        <w:rPr>
          <w:noProof/>
        </w:rPr>
        <w:t>[30]</w:t>
      </w:r>
      <w:r>
        <w:fldChar w:fldCharType="end"/>
      </w:r>
      <w:r w:rsidR="00D16965">
        <w:t xml:space="preserve"> : High power density is a desirable feature of power electronics design, which prompts economic incentives for indus- trial applications. In this paper, a gallium nitride (GaN)-based 2-kVA single-phase inverter design was developed for the Google Little Box Challenge, which achieves a 102-W/in3 power density. First, the static and dynamic temperature-dependent character- istics of multiple SiC and enhancement-mode GaN FETs are investigated and compared. Based on the device testing results, several topologies of the inverter stage and different power decoupling solutions are compared with respect to the device volume, efficiency, and thermal requirements. Moreover, some design approaches for magnetic devices and the implementation of gate drives for GaN devices are discussed in this paper, which enable a compact and robust system. Finally, a dc notch filter and a hard switching full-bridge converter are combined as the proposed design for the prototype. A 2-kVA prototype is demonstrated, which meets the volume, efficiency, and thermal requirements. The performance of the prototype is verified by the experimental results.</w:t>
      </w:r>
    </w:p>
    <w:p w:rsidR="00D16965" w:rsidRDefault="00D16965" w:rsidP="00484402"/>
    <w:p w:rsidR="003507B3" w:rsidRDefault="003507B3" w:rsidP="00664219">
      <w:r>
        <w:br w:type="page"/>
      </w:r>
    </w:p>
    <w:p w:rsidR="00D16965" w:rsidRPr="00D16965" w:rsidRDefault="00B326EB" w:rsidP="00D16965">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D16965" w:rsidRPr="00D16965">
        <w:rPr>
          <w:rFonts w:ascii="Calibri" w:hAnsi="Calibri" w:cs="Times New Roman"/>
          <w:noProof/>
          <w:szCs w:val="24"/>
        </w:rPr>
        <w:t>[1]</w:t>
      </w:r>
      <w:r w:rsidR="00D16965" w:rsidRPr="00D16965">
        <w:rPr>
          <w:rFonts w:ascii="Calibri" w:hAnsi="Calibri" w:cs="Times New Roman"/>
          <w:noProof/>
          <w:szCs w:val="24"/>
        </w:rPr>
        <w:tab/>
        <w:t xml:space="preserve">H. Meşe and I. Çadırcı, “Natural-air-cooled 5 kVA single-phase GaN inverter with paralleled multilayer PCB magnetics,” </w:t>
      </w:r>
      <w:r w:rsidR="00D16965" w:rsidRPr="00D16965">
        <w:rPr>
          <w:rFonts w:ascii="Calibri" w:hAnsi="Calibri" w:cs="Times New Roman"/>
          <w:i/>
          <w:iCs/>
          <w:noProof/>
          <w:szCs w:val="24"/>
        </w:rPr>
        <w:t>J. Eng.</w:t>
      </w:r>
      <w:r w:rsidR="00D16965"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w:t>
      </w:r>
      <w:r w:rsidRPr="00D16965">
        <w:rPr>
          <w:rFonts w:ascii="Calibri" w:hAnsi="Calibri" w:cs="Times New Roman"/>
          <w:noProof/>
          <w:szCs w:val="24"/>
        </w:rPr>
        <w:tab/>
        <w:t>M. Habibullah, “Simplified Finite-State Predictive Torque Control Strategies for Induction Motor Drives,”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3]</w:t>
      </w:r>
      <w:r w:rsidRPr="00D16965">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D16965">
        <w:rPr>
          <w:rFonts w:ascii="Calibri" w:hAnsi="Calibri" w:cs="Times New Roman"/>
          <w:i/>
          <w:iCs/>
          <w:noProof/>
          <w:szCs w:val="24"/>
        </w:rPr>
        <w:t>IEEE Int. Symp. Electromagn. Compat.</w:t>
      </w:r>
      <w:r w:rsidRPr="00D16965">
        <w:rPr>
          <w:rFonts w:ascii="Calibri" w:hAnsi="Calibri" w:cs="Times New Roman"/>
          <w:noProof/>
          <w:szCs w:val="24"/>
        </w:rPr>
        <w:t>, vol. 3, pp. 55–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4]</w:t>
      </w:r>
      <w:r w:rsidRPr="00D16965">
        <w:rPr>
          <w:rFonts w:ascii="Calibri" w:hAnsi="Calibri" w:cs="Times New Roman"/>
          <w:noProof/>
          <w:szCs w:val="24"/>
        </w:rPr>
        <w:tab/>
        <w:t xml:space="preserve">D. Han, S. Li, Y. Wu, W. Choi, and B. Sarlioglu, “Comparative Analysis on Conducted CM EMI Emission of Motor Drives: WBG Versus Si Devices,” </w:t>
      </w:r>
      <w:r w:rsidRPr="00D16965">
        <w:rPr>
          <w:rFonts w:ascii="Calibri" w:hAnsi="Calibri" w:cs="Times New Roman"/>
          <w:i/>
          <w:iCs/>
          <w:noProof/>
          <w:szCs w:val="24"/>
        </w:rPr>
        <w:t>IEEE Trans. Ind. Electron.</w:t>
      </w:r>
      <w:r w:rsidRPr="00D16965">
        <w:rPr>
          <w:rFonts w:ascii="Calibri" w:hAnsi="Calibri" w:cs="Times New Roman"/>
          <w:noProof/>
          <w:szCs w:val="24"/>
        </w:rPr>
        <w:t>, vol. 64, no. 10, pp. 8353–836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5]</w:t>
      </w:r>
      <w:r w:rsidRPr="00D16965">
        <w:rPr>
          <w:rFonts w:ascii="Calibri" w:hAnsi="Calibri" w:cs="Times New Roman"/>
          <w:noProof/>
          <w:szCs w:val="24"/>
        </w:rPr>
        <w:tab/>
        <w:t xml:space="preserve">A. Morya, M. Moosavi, M. C. Gardner, and H. A. Toliyat, “Applications of Wide Bandgap (WBG) devices in AC electric drives: A technology status review,” </w:t>
      </w:r>
      <w:r w:rsidRPr="00D16965">
        <w:rPr>
          <w:rFonts w:ascii="Calibri" w:hAnsi="Calibri" w:cs="Times New Roman"/>
          <w:i/>
          <w:iCs/>
          <w:noProof/>
          <w:szCs w:val="24"/>
        </w:rPr>
        <w:t>2017 IEEE Int. Electr. Mach. Drives Conf. IEMDC 2017</w:t>
      </w:r>
      <w:r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6]</w:t>
      </w:r>
      <w:r w:rsidRPr="00D16965">
        <w:rPr>
          <w:rFonts w:ascii="Calibri" w:hAnsi="Calibri" w:cs="Times New Roman"/>
          <w:noProof/>
          <w:szCs w:val="24"/>
        </w:rPr>
        <w:tab/>
        <w:t>S. Ding, M. Ding, J. Hang, Q. Wang, and P. Zhang, “Loss Reduction of Permanent Magnet Synchronous Machines based on Decoupling Control Strategy,” pp. 2–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7]</w:t>
      </w:r>
      <w:r w:rsidRPr="00D16965">
        <w:rPr>
          <w:rFonts w:ascii="Calibri" w:hAnsi="Calibri" w:cs="Times New Roman"/>
          <w:noProof/>
          <w:szCs w:val="24"/>
        </w:rPr>
        <w:tab/>
        <w:t>J. Lautner and B. Piepenbreier, “Performance Comparison of Cascode GaN HEMT and Si MOSFET based Inverter for Motor Drive Applications,” no. December, pp. 81–8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8]</w:t>
      </w:r>
      <w:r w:rsidRPr="00D16965">
        <w:rPr>
          <w:rFonts w:ascii="Calibri" w:hAnsi="Calibri" w:cs="Times New Roman"/>
          <w:noProof/>
          <w:szCs w:val="24"/>
        </w:rPr>
        <w:tab/>
        <w:t xml:space="preserve">S. J. Chee, J. Kim, and S. K. Sul, “Dead-time compensation based on pole voltage measurement,” </w:t>
      </w:r>
      <w:r w:rsidRPr="00D16965">
        <w:rPr>
          <w:rFonts w:ascii="Calibri" w:hAnsi="Calibri" w:cs="Times New Roman"/>
          <w:i/>
          <w:iCs/>
          <w:noProof/>
          <w:szCs w:val="24"/>
        </w:rPr>
        <w:t>2015 IEEE Energy Convers. Congr. Expo. ECCE 2015</w:t>
      </w:r>
      <w:r w:rsidRPr="00D16965">
        <w:rPr>
          <w:rFonts w:ascii="Calibri" w:hAnsi="Calibri" w:cs="Times New Roman"/>
          <w:noProof/>
          <w:szCs w:val="24"/>
        </w:rPr>
        <w:t>, pp. 1549–1555, 2015.</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9]</w:t>
      </w:r>
      <w:r w:rsidRPr="00D16965">
        <w:rPr>
          <w:rFonts w:ascii="Calibri" w:hAnsi="Calibri" w:cs="Times New Roman"/>
          <w:noProof/>
          <w:szCs w:val="24"/>
        </w:rPr>
        <w:tab/>
        <w:t>J. Lautner and B. Piepenbreier, “High Efficiency Three-Phase-Inverter with 650 V GaN HEMTs,” no. May, pp. 10–12,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0]</w:t>
      </w:r>
      <w:r w:rsidRPr="00D16965">
        <w:rPr>
          <w:rFonts w:ascii="Calibri" w:hAnsi="Calibri" w:cs="Times New Roman"/>
          <w:noProof/>
          <w:szCs w:val="24"/>
        </w:rPr>
        <w:tab/>
        <w:t>H. Li, X. Li, Z. Zhang, C. Yao, and J. Wang, “Design Consideration of High Power GaN Inverter,” pp. 23–29,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1]</w:t>
      </w:r>
      <w:r w:rsidRPr="00D16965">
        <w:rPr>
          <w:rFonts w:ascii="Calibri" w:hAnsi="Calibri" w:cs="Times New Roman"/>
          <w:noProof/>
          <w:szCs w:val="24"/>
        </w:rPr>
        <w:tab/>
        <w:t xml:space="preserve">K. Lee and J. I. Ha, “Dynamic decoupling control method for PMSM drive with cross-coupling inductanc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pp. 563–569,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2]</w:t>
      </w:r>
      <w:r w:rsidRPr="00D16965">
        <w:rPr>
          <w:rFonts w:ascii="Calibri" w:hAnsi="Calibri" w:cs="Times New Roman"/>
          <w:noProof/>
          <w:szCs w:val="24"/>
        </w:rPr>
        <w:tab/>
        <w:t xml:space="preserve">M. H. Ho and Y. S. Lai, “Controller design of servo drives for bandwidth improvement,”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52–5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3]</w:t>
      </w:r>
      <w:r w:rsidRPr="00D16965">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4]</w:t>
      </w:r>
      <w:r w:rsidRPr="00D16965">
        <w:rPr>
          <w:rFonts w:ascii="Calibri" w:hAnsi="Calibri" w:cs="Times New Roman"/>
          <w:noProof/>
          <w:szCs w:val="24"/>
        </w:rPr>
        <w:tab/>
        <w:t xml:space="preserve">H. Li, X. Zhang, and Z. Zhang, “Design of a 10 kW GaN-Based High Power Density Three-Phase Inverter,” </w:t>
      </w:r>
      <w:r w:rsidRPr="00D16965">
        <w:rPr>
          <w:rFonts w:ascii="Calibri" w:hAnsi="Calibri" w:cs="Times New Roman"/>
          <w:i/>
          <w:iCs/>
          <w:noProof/>
          <w:szCs w:val="24"/>
        </w:rPr>
        <w:t>Energy Convers. Congr. Expo.</w:t>
      </w:r>
      <w:r w:rsidRPr="00D16965">
        <w:rPr>
          <w:rFonts w:ascii="Calibri" w:hAnsi="Calibri" w:cs="Times New Roman"/>
          <w:noProof/>
          <w:szCs w:val="24"/>
        </w:rPr>
        <w:t>,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5]</w:t>
      </w:r>
      <w:r w:rsidRPr="00D16965">
        <w:rPr>
          <w:rFonts w:ascii="Calibri" w:hAnsi="Calibri" w:cs="Times New Roman"/>
          <w:noProof/>
          <w:szCs w:val="24"/>
        </w:rPr>
        <w:tab/>
        <w:t>Y. Wang, S. Member, W. Xie, and X. Wang, “Strategy for Voltage Source Inverters,” vol. 65, no. 1, pp. 59–66, 2018.</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6]</w:t>
      </w:r>
      <w:r w:rsidRPr="00D16965">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D16965">
        <w:rPr>
          <w:rFonts w:ascii="Calibri" w:hAnsi="Calibri" w:cs="Times New Roman"/>
          <w:i/>
          <w:iCs/>
          <w:noProof/>
          <w:szCs w:val="24"/>
        </w:rPr>
        <w:t>IEEE Trans. Power Electron.</w:t>
      </w:r>
      <w:r w:rsidRPr="00D16965">
        <w:rPr>
          <w:rFonts w:ascii="Calibri" w:hAnsi="Calibri" w:cs="Times New Roman"/>
          <w:noProof/>
          <w:szCs w:val="24"/>
        </w:rPr>
        <w:t>, vol. 33, no. 5, pp. 4261–427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7]</w:t>
      </w:r>
      <w:r w:rsidRPr="00D16965">
        <w:rPr>
          <w:rFonts w:ascii="Calibri" w:hAnsi="Calibri" w:cs="Times New Roman"/>
          <w:noProof/>
          <w:szCs w:val="24"/>
        </w:rPr>
        <w:tab/>
        <w:t>K. Yang, M. Yang, Z. Lang, and D. Xu, “An Adaptive Dead-time Compensation Method based on Predictive Current Control,” vol. 1, no. I, pp. 1–5,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8]</w:t>
      </w:r>
      <w:r w:rsidRPr="00D16965">
        <w:rPr>
          <w:rFonts w:ascii="Calibri" w:hAnsi="Calibri" w:cs="Times New Roman"/>
          <w:noProof/>
          <w:szCs w:val="24"/>
        </w:rPr>
        <w:tab/>
        <w:t xml:space="preserve">U. Abronzini, C. Attaianese, M. D’Arpino, M. Di Monaco, V. Nardi, and G. Tomasso, “Dead time and nonlinearities compensation for VSI feeding AC drives,” </w:t>
      </w:r>
      <w:r w:rsidRPr="00D16965">
        <w:rPr>
          <w:rFonts w:ascii="Calibri" w:hAnsi="Calibri" w:cs="Times New Roman"/>
          <w:i/>
          <w:iCs/>
          <w:noProof/>
          <w:szCs w:val="24"/>
        </w:rPr>
        <w:t>IEEE Int. Symp. Ind. Electron.</w:t>
      </w:r>
      <w:r w:rsidRPr="00D16965">
        <w:rPr>
          <w:rFonts w:ascii="Calibri" w:hAnsi="Calibri" w:cs="Times New Roman"/>
          <w:noProof/>
          <w:szCs w:val="24"/>
        </w:rPr>
        <w:t>, pp. 271–2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9]</w:t>
      </w:r>
      <w:r w:rsidRPr="00D16965">
        <w:rPr>
          <w:rFonts w:ascii="Calibri" w:hAnsi="Calibri" w:cs="Times New Roman"/>
          <w:noProof/>
          <w:szCs w:val="24"/>
        </w:rPr>
        <w:tab/>
        <w:t xml:space="preserve">L. Buchta and L. Otava, “Adaptive compensation of inverter non-linearities based on the Kalman filter,” </w:t>
      </w:r>
      <w:r w:rsidRPr="00D16965">
        <w:rPr>
          <w:rFonts w:ascii="Calibri" w:hAnsi="Calibri" w:cs="Times New Roman"/>
          <w:i/>
          <w:iCs/>
          <w:noProof/>
          <w:szCs w:val="24"/>
        </w:rPr>
        <w:t>IECON Proc. (Industrial Electron. Conf.</w:t>
      </w:r>
      <w:r w:rsidRPr="00D16965">
        <w:rPr>
          <w:rFonts w:ascii="Calibri" w:hAnsi="Calibri" w:cs="Times New Roman"/>
          <w:noProof/>
          <w:szCs w:val="24"/>
        </w:rPr>
        <w:t>, pp. 4301–430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0]</w:t>
      </w:r>
      <w:r w:rsidRPr="00D16965">
        <w:rPr>
          <w:rFonts w:ascii="Calibri" w:hAnsi="Calibri" w:cs="Times New Roman"/>
          <w:noProof/>
          <w:szCs w:val="24"/>
        </w:rPr>
        <w:tab/>
        <w:t xml:space="preserve">Z. Tang and B. Akin, “Compensation of dead-time effects based on revised repetitive controller for PMSM driv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vol. 32, no. 3, pp. 2730–273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1]</w:t>
      </w:r>
      <w:r w:rsidRPr="00D16965">
        <w:rPr>
          <w:rFonts w:ascii="Calibri" w:hAnsi="Calibri" w:cs="Times New Roman"/>
          <w:noProof/>
          <w:szCs w:val="24"/>
        </w:rPr>
        <w:tab/>
        <w:t xml:space="preserve">B. Kim and S. Sui, “li </w:t>
      </w:r>
      <w:r w:rsidRPr="00D16965">
        <w:rPr>
          <w:rFonts w:ascii="Calibri" w:hAnsi="Calibri" w:cs="Tahoma"/>
          <w:noProof/>
          <w:szCs w:val="24"/>
        </w:rPr>
        <w:t>�</w:t>
      </w:r>
      <w:r w:rsidRPr="00D16965">
        <w:rPr>
          <w:rFonts w:ascii="Calibri" w:hAnsi="Calibri" w:cs="Times New Roman"/>
          <w:noProof/>
          <w:szCs w:val="24"/>
        </w:rPr>
        <w:t xml:space="preserve"> , l J l l v â€</w:t>
      </w:r>
      <w:r w:rsidRPr="00D16965">
        <w:rPr>
          <w:rFonts w:ascii="Calibri" w:hAnsi="Calibri" w:cs="Times New Roman"/>
          <w:noProof/>
          <w:szCs w:val="24"/>
          <w:vertAlign w:val="superscript"/>
        </w:rPr>
        <w:t>TM</w:t>
      </w:r>
      <w:r w:rsidRPr="00D16965">
        <w:rPr>
          <w:rFonts w:ascii="Calibri" w:hAnsi="Calibri" w:cs="Times New Roman"/>
          <w:noProof/>
          <w:szCs w:val="24"/>
        </w:rPr>
        <w:t xml:space="preserve"> li </w:t>
      </w:r>
      <w:r w:rsidRPr="00D16965">
        <w:rPr>
          <w:rFonts w:ascii="Calibri" w:hAnsi="Calibri" w:cs="Tahoma"/>
          <w:noProof/>
          <w:szCs w:val="24"/>
        </w:rPr>
        <w:t>�</w:t>
      </w:r>
      <w:r w:rsidRPr="00D16965">
        <w:rPr>
          <w:rFonts w:ascii="Calibri" w:hAnsi="Calibri" w:cs="Times New Roman"/>
          <w:noProof/>
          <w:szCs w:val="24"/>
        </w:rPr>
        <w:t xml:space="preserve"> , l J,” pp. 2171–21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lastRenderedPageBreak/>
        <w:t>[22]</w:t>
      </w:r>
      <w:r w:rsidRPr="00D16965">
        <w:rPr>
          <w:rFonts w:ascii="Calibri" w:hAnsi="Calibri" w:cs="Times New Roman"/>
          <w:noProof/>
          <w:szCs w:val="24"/>
        </w:rPr>
        <w:tab/>
        <w:t xml:space="preserve">Y. Wang, X. Wang, W. Xie, F. Wang, M. Dou, R. M. Kennel, R. D. Lorenz, and Di. Gerling, “Deadbeat Model-Predictive Torque Control with Discrete Space-Vector Modulation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4, no. 5, pp. 3537–354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3]</w:t>
      </w:r>
      <w:r w:rsidRPr="00D16965">
        <w:rPr>
          <w:rFonts w:ascii="Calibri" w:hAnsi="Calibri" w:cs="Times New Roman"/>
          <w:noProof/>
          <w:szCs w:val="24"/>
        </w:rPr>
        <w:tab/>
        <w:t>Z. Tang, S. Member, B. Akin, and S. Mmeber, “A New LMS Based Algorithm to Suppress Dead- Time Effects in PMSM V / f Drives,” pp. 3156–3162,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4]</w:t>
      </w:r>
      <w:r w:rsidRPr="00D16965">
        <w:rPr>
          <w:rFonts w:ascii="Calibri" w:hAnsi="Calibri" w:cs="Times New Roman"/>
          <w:noProof/>
          <w:szCs w:val="24"/>
        </w:rPr>
        <w:tab/>
        <w:t xml:space="preserve">D. Han, S. Li, W. Choi, and B. Sarlioglu, “Design, implementation, and evaluation of a GaN-based four-leg inverter with minimal common mode voltage generation,” </w:t>
      </w:r>
      <w:r w:rsidRPr="00D16965">
        <w:rPr>
          <w:rFonts w:ascii="Calibri" w:hAnsi="Calibri" w:cs="Times New Roman"/>
          <w:i/>
          <w:iCs/>
          <w:noProof/>
          <w:szCs w:val="24"/>
        </w:rPr>
        <w:t>2017 IEEE Energy Convers. Congr. Expo. ECCE 2017</w:t>
      </w:r>
      <w:r w:rsidRPr="00D16965">
        <w:rPr>
          <w:rFonts w:ascii="Calibri" w:hAnsi="Calibri" w:cs="Times New Roman"/>
          <w:noProof/>
          <w:szCs w:val="24"/>
        </w:rPr>
        <w:t>, vol. 2017–Janua, pp. 5383–5388,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5]</w:t>
      </w:r>
      <w:r w:rsidRPr="00D16965">
        <w:rPr>
          <w:rFonts w:ascii="Calibri" w:hAnsi="Calibri" w:cs="Times New Roman"/>
          <w:noProof/>
          <w:szCs w:val="24"/>
        </w:rPr>
        <w:tab/>
        <w:t>S. Mir, J. Neely, and S. S.- Ieee, “High performance 12 kW motor and drive for modern aircrafts,” pp. 5453–54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6]</w:t>
      </w:r>
      <w:r w:rsidRPr="00D16965">
        <w:rPr>
          <w:rFonts w:ascii="Calibri" w:hAnsi="Calibri" w:cs="Times New Roman"/>
          <w:noProof/>
          <w:szCs w:val="24"/>
        </w:rPr>
        <w:tab/>
        <w:t xml:space="preserve">T. Turker, U. Buyukkeles, and A. F. Bakan, “A Robust Predictive Current Controller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3, no. 6, pp. 3906–3914,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7]</w:t>
      </w:r>
      <w:r w:rsidRPr="00D16965">
        <w:rPr>
          <w:rFonts w:ascii="Calibri" w:hAnsi="Calibri" w:cs="Times New Roman"/>
          <w:noProof/>
          <w:szCs w:val="24"/>
        </w:rPr>
        <w:tab/>
        <w:t xml:space="preserve">F. Marignetti, G. Volpe, C. Cecati, and S. M. Mirimani, “Electromagnetic Design and Modeling of a Two Phase Axial Flux Printed Circuit Board Motor,” </w:t>
      </w:r>
      <w:r w:rsidRPr="00D16965">
        <w:rPr>
          <w:rFonts w:ascii="Calibri" w:hAnsi="Calibri" w:cs="Times New Roman"/>
          <w:i/>
          <w:iCs/>
          <w:noProof/>
          <w:szCs w:val="24"/>
        </w:rPr>
        <w:t>IEEE Trans. Ind. Electron.</w:t>
      </w:r>
      <w:r w:rsidRPr="00D16965">
        <w:rPr>
          <w:rFonts w:ascii="Calibri" w:hAnsi="Calibri" w:cs="Times New Roman"/>
          <w:noProof/>
          <w:szCs w:val="24"/>
        </w:rPr>
        <w:t>, vol. 65, no. 1, pp. 67–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8]</w:t>
      </w:r>
      <w:r w:rsidRPr="00D16965">
        <w:rPr>
          <w:rFonts w:ascii="Calibri" w:hAnsi="Calibri" w:cs="Times New Roman"/>
          <w:noProof/>
          <w:szCs w:val="24"/>
        </w:rPr>
        <w:tab/>
        <w:t xml:space="preserve">Y. C. Pai, J. P. Chang, M. Y. Cheng, and T. J. Liang, “Dead-time effects compensation for PMSM drives - An adaptive linear neuron approach,”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1025–103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9]</w:t>
      </w:r>
      <w:r w:rsidRPr="00D16965">
        <w:rPr>
          <w:rFonts w:ascii="Calibri" w:hAnsi="Calibri" w:cs="Times New Roman"/>
          <w:noProof/>
          <w:szCs w:val="24"/>
        </w:rPr>
        <w:tab/>
        <w:t xml:space="preserve">M. Eull, M. Preindl, and A. Emadi, “Analysis and Design of a High Efficiency, High Power Density Three-Phase Silicon Carbide Inverter,” </w:t>
      </w:r>
      <w:r w:rsidRPr="00D16965">
        <w:rPr>
          <w:rFonts w:ascii="Calibri" w:hAnsi="Calibri" w:cs="Times New Roman"/>
          <w:i/>
          <w:iCs/>
          <w:noProof/>
          <w:szCs w:val="24"/>
        </w:rPr>
        <w:t>2016 IEEE Transp. Electrif. Conf. Expo</w:t>
      </w:r>
      <w:r w:rsidRPr="00D16965">
        <w:rPr>
          <w:rFonts w:ascii="Calibri" w:hAnsi="Calibri" w:cs="Times New Roman"/>
          <w:noProof/>
          <w:szCs w:val="24"/>
        </w:rPr>
        <w:t>, pp. 1–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noProof/>
        </w:rPr>
      </w:pPr>
      <w:r w:rsidRPr="00D16965">
        <w:rPr>
          <w:rFonts w:ascii="Calibri" w:hAnsi="Calibri" w:cs="Times New Roman"/>
          <w:noProof/>
          <w:szCs w:val="24"/>
        </w:rPr>
        <w:t>[30]</w:t>
      </w:r>
      <w:r w:rsidRPr="00D16965">
        <w:rPr>
          <w:rFonts w:ascii="Calibri" w:hAnsi="Calibri" w:cs="Times New Roman"/>
          <w:noProof/>
          <w:szCs w:val="24"/>
        </w:rPr>
        <w:tab/>
        <w:t>S. Inverter, C. Zhao, S. Member, B. Trento, L. Jiang, S. Member, E. A. Jones, S. Member, B. Liu, S. Member, Z. Zhang, D. Costinett, F. F. Wang, L. M. Tolbert, J. F. Jansen, R. Kress, and R. Langley, “Design and Implementation of a GaN-Based, 100-kHz, 102-W/in3 Single-Phase Inverter,” vol. 4, no. 3, pp. 824–840, 2016.</w:t>
      </w:r>
    </w:p>
    <w:p w:rsidR="003507B3" w:rsidRDefault="00B326EB" w:rsidP="00D16965">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340A2" w:rsidRDefault="00A340A2" w:rsidP="009B5C0D">
      <w:pPr>
        <w:spacing w:after="0" w:line="240" w:lineRule="auto"/>
      </w:pPr>
      <w:r>
        <w:separator/>
      </w:r>
    </w:p>
  </w:endnote>
  <w:endnote w:type="continuationSeparator" w:id="1">
    <w:p w:rsidR="00A340A2" w:rsidRDefault="00A340A2"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685CD0" w:rsidRDefault="00B326EB">
        <w:pPr>
          <w:pStyle w:val="Footer"/>
          <w:jc w:val="right"/>
        </w:pPr>
        <w:r>
          <w:fldChar w:fldCharType="begin"/>
        </w:r>
        <w:r w:rsidR="00685CD0">
          <w:instrText xml:space="preserve"> PAGE   \* MERGEFORMAT </w:instrText>
        </w:r>
        <w:r>
          <w:fldChar w:fldCharType="separate"/>
        </w:r>
        <w:r w:rsidR="006A413B">
          <w:rPr>
            <w:noProof/>
          </w:rPr>
          <w:t>2</w:t>
        </w:r>
        <w:r>
          <w:rPr>
            <w:noProof/>
          </w:rPr>
          <w:fldChar w:fldCharType="end"/>
        </w:r>
      </w:p>
    </w:sdtContent>
  </w:sdt>
  <w:p w:rsidR="00685CD0" w:rsidRDefault="00685CD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340A2" w:rsidRDefault="00A340A2" w:rsidP="009B5C0D">
      <w:pPr>
        <w:spacing w:after="0" w:line="240" w:lineRule="auto"/>
      </w:pPr>
      <w:r>
        <w:separator/>
      </w:r>
    </w:p>
  </w:footnote>
  <w:footnote w:type="continuationSeparator" w:id="1">
    <w:p w:rsidR="00A340A2" w:rsidRDefault="00A340A2" w:rsidP="009B5C0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C55A8D"/>
    <w:multiLevelType w:val="hybridMultilevel"/>
    <w:tmpl w:val="44585BA0"/>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438D4AFF"/>
    <w:multiLevelType w:val="hybridMultilevel"/>
    <w:tmpl w:val="B16635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defaultTabStop w:val="720"/>
  <w:hyphenationZone w:val="425"/>
  <w:characterSpacingControl w:val="doNotCompress"/>
  <w:hdrShapeDefaults>
    <o:shapedefaults v:ext="edit" spidmax="64514"/>
  </w:hdrShapeDefaults>
  <w:footnotePr>
    <w:footnote w:id="0"/>
    <w:footnote w:id="1"/>
  </w:footnotePr>
  <w:endnotePr>
    <w:endnote w:id="0"/>
    <w:endnote w:id="1"/>
  </w:endnotePr>
  <w:compat/>
  <w:rsids>
    <w:rsidRoot w:val="00CF1E05"/>
    <w:rsid w:val="0001747D"/>
    <w:rsid w:val="00026382"/>
    <w:rsid w:val="00026C2B"/>
    <w:rsid w:val="0002798B"/>
    <w:rsid w:val="00044F81"/>
    <w:rsid w:val="00050DCB"/>
    <w:rsid w:val="000664F4"/>
    <w:rsid w:val="00085385"/>
    <w:rsid w:val="00085469"/>
    <w:rsid w:val="00085668"/>
    <w:rsid w:val="0008566D"/>
    <w:rsid w:val="00094925"/>
    <w:rsid w:val="000965BE"/>
    <w:rsid w:val="000A7AC7"/>
    <w:rsid w:val="00100A78"/>
    <w:rsid w:val="00115C7C"/>
    <w:rsid w:val="00131FD1"/>
    <w:rsid w:val="0014046B"/>
    <w:rsid w:val="001434B8"/>
    <w:rsid w:val="001628BB"/>
    <w:rsid w:val="00166030"/>
    <w:rsid w:val="00170072"/>
    <w:rsid w:val="001941ED"/>
    <w:rsid w:val="001945D2"/>
    <w:rsid w:val="00195EDF"/>
    <w:rsid w:val="001B3BD5"/>
    <w:rsid w:val="001B5C25"/>
    <w:rsid w:val="001C4070"/>
    <w:rsid w:val="001D084D"/>
    <w:rsid w:val="001F07F5"/>
    <w:rsid w:val="001F70BD"/>
    <w:rsid w:val="00200EA2"/>
    <w:rsid w:val="002041B5"/>
    <w:rsid w:val="00211F98"/>
    <w:rsid w:val="0023335E"/>
    <w:rsid w:val="00233D1E"/>
    <w:rsid w:val="002545E6"/>
    <w:rsid w:val="00264ABE"/>
    <w:rsid w:val="00280CDB"/>
    <w:rsid w:val="00295FDF"/>
    <w:rsid w:val="00297B08"/>
    <w:rsid w:val="002A7E03"/>
    <w:rsid w:val="002C161B"/>
    <w:rsid w:val="002C2DF5"/>
    <w:rsid w:val="002D4894"/>
    <w:rsid w:val="002F2D80"/>
    <w:rsid w:val="003209B7"/>
    <w:rsid w:val="00334B61"/>
    <w:rsid w:val="003364E5"/>
    <w:rsid w:val="00346C29"/>
    <w:rsid w:val="003507B3"/>
    <w:rsid w:val="00352FF1"/>
    <w:rsid w:val="00393624"/>
    <w:rsid w:val="003A32C3"/>
    <w:rsid w:val="003C7390"/>
    <w:rsid w:val="003C7C8B"/>
    <w:rsid w:val="003D2E25"/>
    <w:rsid w:val="003E3D94"/>
    <w:rsid w:val="00400FC2"/>
    <w:rsid w:val="00401791"/>
    <w:rsid w:val="004027D6"/>
    <w:rsid w:val="00407B88"/>
    <w:rsid w:val="00416D38"/>
    <w:rsid w:val="004519E6"/>
    <w:rsid w:val="00461DE5"/>
    <w:rsid w:val="00483ADD"/>
    <w:rsid w:val="00484402"/>
    <w:rsid w:val="00492C04"/>
    <w:rsid w:val="004B35FE"/>
    <w:rsid w:val="004C64F3"/>
    <w:rsid w:val="004D16C5"/>
    <w:rsid w:val="004D757E"/>
    <w:rsid w:val="004E4B46"/>
    <w:rsid w:val="004E5F09"/>
    <w:rsid w:val="00520CF1"/>
    <w:rsid w:val="005329D4"/>
    <w:rsid w:val="00541094"/>
    <w:rsid w:val="00551060"/>
    <w:rsid w:val="005520CF"/>
    <w:rsid w:val="005604EA"/>
    <w:rsid w:val="00566A44"/>
    <w:rsid w:val="00576D1B"/>
    <w:rsid w:val="0058716E"/>
    <w:rsid w:val="005A1F31"/>
    <w:rsid w:val="005A262C"/>
    <w:rsid w:val="005A5630"/>
    <w:rsid w:val="005A7787"/>
    <w:rsid w:val="005B7135"/>
    <w:rsid w:val="005C2F33"/>
    <w:rsid w:val="005D7EFD"/>
    <w:rsid w:val="00650AFF"/>
    <w:rsid w:val="0065207B"/>
    <w:rsid w:val="00660151"/>
    <w:rsid w:val="006640FF"/>
    <w:rsid w:val="00664219"/>
    <w:rsid w:val="00670E1D"/>
    <w:rsid w:val="00676557"/>
    <w:rsid w:val="00685CD0"/>
    <w:rsid w:val="00687A46"/>
    <w:rsid w:val="006A413B"/>
    <w:rsid w:val="006D72B7"/>
    <w:rsid w:val="00705DA8"/>
    <w:rsid w:val="007347C0"/>
    <w:rsid w:val="0073543A"/>
    <w:rsid w:val="00752A89"/>
    <w:rsid w:val="007616A2"/>
    <w:rsid w:val="00774EA9"/>
    <w:rsid w:val="007957A8"/>
    <w:rsid w:val="007D4D28"/>
    <w:rsid w:val="007D5926"/>
    <w:rsid w:val="007E06C0"/>
    <w:rsid w:val="007E0B5F"/>
    <w:rsid w:val="007E6968"/>
    <w:rsid w:val="00822A65"/>
    <w:rsid w:val="0083407D"/>
    <w:rsid w:val="00834A79"/>
    <w:rsid w:val="008448A2"/>
    <w:rsid w:val="00862955"/>
    <w:rsid w:val="00865F75"/>
    <w:rsid w:val="0087055D"/>
    <w:rsid w:val="008A0268"/>
    <w:rsid w:val="008A124C"/>
    <w:rsid w:val="008A24B0"/>
    <w:rsid w:val="008B5BBD"/>
    <w:rsid w:val="008C577B"/>
    <w:rsid w:val="008C5AA6"/>
    <w:rsid w:val="008F27D2"/>
    <w:rsid w:val="00907FFA"/>
    <w:rsid w:val="0093088B"/>
    <w:rsid w:val="00932722"/>
    <w:rsid w:val="00950CEA"/>
    <w:rsid w:val="009652F3"/>
    <w:rsid w:val="009736A1"/>
    <w:rsid w:val="00981DD4"/>
    <w:rsid w:val="00985017"/>
    <w:rsid w:val="009A2CBD"/>
    <w:rsid w:val="009A5041"/>
    <w:rsid w:val="009A7402"/>
    <w:rsid w:val="009B2814"/>
    <w:rsid w:val="009B5C0D"/>
    <w:rsid w:val="009C4231"/>
    <w:rsid w:val="009E2594"/>
    <w:rsid w:val="009E68E1"/>
    <w:rsid w:val="009F005E"/>
    <w:rsid w:val="009F1EC5"/>
    <w:rsid w:val="009F20AC"/>
    <w:rsid w:val="009F470A"/>
    <w:rsid w:val="009F728A"/>
    <w:rsid w:val="00A340A2"/>
    <w:rsid w:val="00A4213C"/>
    <w:rsid w:val="00A4261F"/>
    <w:rsid w:val="00A4434C"/>
    <w:rsid w:val="00A4675D"/>
    <w:rsid w:val="00A47586"/>
    <w:rsid w:val="00A65097"/>
    <w:rsid w:val="00A75F81"/>
    <w:rsid w:val="00A7666D"/>
    <w:rsid w:val="00A84B95"/>
    <w:rsid w:val="00A854E8"/>
    <w:rsid w:val="00A86C8D"/>
    <w:rsid w:val="00A95B2F"/>
    <w:rsid w:val="00A95D6F"/>
    <w:rsid w:val="00AA5973"/>
    <w:rsid w:val="00AB1668"/>
    <w:rsid w:val="00AC04EA"/>
    <w:rsid w:val="00AC1439"/>
    <w:rsid w:val="00AF52B5"/>
    <w:rsid w:val="00B16A39"/>
    <w:rsid w:val="00B326EB"/>
    <w:rsid w:val="00B53C79"/>
    <w:rsid w:val="00B56B7E"/>
    <w:rsid w:val="00B7393A"/>
    <w:rsid w:val="00B75F71"/>
    <w:rsid w:val="00B82056"/>
    <w:rsid w:val="00B855BB"/>
    <w:rsid w:val="00B95359"/>
    <w:rsid w:val="00BA29ED"/>
    <w:rsid w:val="00BA3C3C"/>
    <w:rsid w:val="00BA7824"/>
    <w:rsid w:val="00BB0D89"/>
    <w:rsid w:val="00BE615C"/>
    <w:rsid w:val="00C1564F"/>
    <w:rsid w:val="00C719E9"/>
    <w:rsid w:val="00C8561E"/>
    <w:rsid w:val="00C91AB0"/>
    <w:rsid w:val="00C96930"/>
    <w:rsid w:val="00CA1DC1"/>
    <w:rsid w:val="00CA473C"/>
    <w:rsid w:val="00CE5995"/>
    <w:rsid w:val="00CF1E05"/>
    <w:rsid w:val="00D16965"/>
    <w:rsid w:val="00D238F5"/>
    <w:rsid w:val="00D30ECB"/>
    <w:rsid w:val="00D34E7A"/>
    <w:rsid w:val="00D41AED"/>
    <w:rsid w:val="00D44FF7"/>
    <w:rsid w:val="00D507C5"/>
    <w:rsid w:val="00D51410"/>
    <w:rsid w:val="00D73B0B"/>
    <w:rsid w:val="00D74DB3"/>
    <w:rsid w:val="00D9500D"/>
    <w:rsid w:val="00D95A8A"/>
    <w:rsid w:val="00DA5C87"/>
    <w:rsid w:val="00DB023A"/>
    <w:rsid w:val="00DB12E0"/>
    <w:rsid w:val="00DB5208"/>
    <w:rsid w:val="00DC177F"/>
    <w:rsid w:val="00DE7A87"/>
    <w:rsid w:val="00E143EB"/>
    <w:rsid w:val="00E23360"/>
    <w:rsid w:val="00E4564C"/>
    <w:rsid w:val="00E50751"/>
    <w:rsid w:val="00E80C3C"/>
    <w:rsid w:val="00E976E5"/>
    <w:rsid w:val="00EC3419"/>
    <w:rsid w:val="00EC576B"/>
    <w:rsid w:val="00ED6233"/>
    <w:rsid w:val="00F013BA"/>
    <w:rsid w:val="00F10A49"/>
    <w:rsid w:val="00F124B6"/>
    <w:rsid w:val="00F514A8"/>
    <w:rsid w:val="00F60DB1"/>
    <w:rsid w:val="00F61E6E"/>
    <w:rsid w:val="00F76BDF"/>
    <w:rsid w:val="00FB603E"/>
    <w:rsid w:val="00FB7BF5"/>
    <w:rsid w:val="00FC0406"/>
    <w:rsid w:val="00FC1354"/>
    <w:rsid w:val="00FD22C0"/>
    <w:rsid w:val="00FD42F0"/>
    <w:rsid w:val="00FD66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45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 w:type="paragraph" w:styleId="ListParagraph">
    <w:name w:val="List Paragraph"/>
    <w:basedOn w:val="Normal"/>
    <w:uiPriority w:val="34"/>
    <w:qFormat/>
    <w:rsid w:val="00B855BB"/>
    <w:pPr>
      <w:ind w:left="720"/>
      <w:contextualSpacing/>
    </w:pPr>
  </w:style>
</w:styles>
</file>

<file path=word/webSettings.xml><?xml version="1.0" encoding="utf-8"?>
<w:webSettings xmlns:r="http://schemas.openxmlformats.org/officeDocument/2006/relationships" xmlns:w="http://schemas.openxmlformats.org/wordprocessingml/2006/main">
  <w:divs>
    <w:div w:id="101799737">
      <w:bodyDiv w:val="1"/>
      <w:marLeft w:val="0"/>
      <w:marRight w:val="0"/>
      <w:marTop w:val="0"/>
      <w:marBottom w:val="0"/>
      <w:divBdr>
        <w:top w:val="none" w:sz="0" w:space="0" w:color="auto"/>
        <w:left w:val="none" w:sz="0" w:space="0" w:color="auto"/>
        <w:bottom w:val="none" w:sz="0" w:space="0" w:color="auto"/>
        <w:right w:val="none" w:sz="0" w:space="0" w:color="auto"/>
      </w:divBdr>
      <w:divsChild>
        <w:div w:id="1863089116">
          <w:marLeft w:val="0"/>
          <w:marRight w:val="0"/>
          <w:marTop w:val="0"/>
          <w:marBottom w:val="0"/>
          <w:divBdr>
            <w:top w:val="none" w:sz="0" w:space="0" w:color="auto"/>
            <w:left w:val="none" w:sz="0" w:space="0" w:color="auto"/>
            <w:bottom w:val="none" w:sz="0" w:space="0" w:color="auto"/>
            <w:right w:val="none" w:sz="0" w:space="0" w:color="auto"/>
          </w:divBdr>
          <w:divsChild>
            <w:div w:id="1792479406">
              <w:marLeft w:val="0"/>
              <w:marRight w:val="0"/>
              <w:marTop w:val="0"/>
              <w:marBottom w:val="0"/>
              <w:divBdr>
                <w:top w:val="none" w:sz="0" w:space="0" w:color="auto"/>
                <w:left w:val="none" w:sz="0" w:space="0" w:color="auto"/>
                <w:bottom w:val="none" w:sz="0" w:space="0" w:color="auto"/>
                <w:right w:val="none" w:sz="0" w:space="0" w:color="auto"/>
              </w:divBdr>
              <w:divsChild>
                <w:div w:id="2094548589">
                  <w:marLeft w:val="-380"/>
                  <w:marRight w:val="0"/>
                  <w:marTop w:val="100"/>
                  <w:marBottom w:val="150"/>
                  <w:divBdr>
                    <w:top w:val="single" w:sz="4" w:space="2" w:color="D8D8D8"/>
                    <w:left w:val="single" w:sz="4" w:space="2" w:color="D8D8D8"/>
                    <w:bottom w:val="single" w:sz="4" w:space="2" w:color="D8D8D8"/>
                    <w:right w:val="single" w:sz="4" w:space="2" w:color="D8D8D8"/>
                  </w:divBdr>
                  <w:divsChild>
                    <w:div w:id="1932153468">
                      <w:marLeft w:val="0"/>
                      <w:marRight w:val="0"/>
                      <w:marTop w:val="20"/>
                      <w:marBottom w:val="0"/>
                      <w:divBdr>
                        <w:top w:val="none" w:sz="0" w:space="0" w:color="auto"/>
                        <w:left w:val="none" w:sz="0" w:space="0" w:color="auto"/>
                        <w:bottom w:val="none" w:sz="0" w:space="0" w:color="auto"/>
                        <w:right w:val="none" w:sz="0" w:space="0" w:color="auto"/>
                      </w:divBdr>
                    </w:div>
                  </w:divsChild>
                </w:div>
              </w:divsChild>
            </w:div>
          </w:divsChild>
        </w:div>
        <w:div w:id="1326780277">
          <w:marLeft w:val="0"/>
          <w:marRight w:val="150"/>
          <w:marTop w:val="50"/>
          <w:marBottom w:val="0"/>
          <w:divBdr>
            <w:top w:val="none" w:sz="0" w:space="0" w:color="auto"/>
            <w:left w:val="none" w:sz="0" w:space="0" w:color="auto"/>
            <w:bottom w:val="none" w:sz="0" w:space="0" w:color="auto"/>
            <w:right w:val="none" w:sz="0" w:space="0" w:color="auto"/>
          </w:divBdr>
          <w:divsChild>
            <w:div w:id="887761288">
              <w:marLeft w:val="0"/>
              <w:marRight w:val="0"/>
              <w:marTop w:val="0"/>
              <w:marBottom w:val="0"/>
              <w:divBdr>
                <w:top w:val="none" w:sz="0" w:space="0" w:color="auto"/>
                <w:left w:val="none" w:sz="0" w:space="0" w:color="auto"/>
                <w:bottom w:val="none" w:sz="0" w:space="0" w:color="auto"/>
                <w:right w:val="none" w:sz="0" w:space="0" w:color="auto"/>
              </w:divBdr>
              <w:divsChild>
                <w:div w:id="1757481235">
                  <w:marLeft w:val="0"/>
                  <w:marRight w:val="0"/>
                  <w:marTop w:val="0"/>
                  <w:marBottom w:val="0"/>
                  <w:divBdr>
                    <w:top w:val="none" w:sz="0" w:space="0" w:color="auto"/>
                    <w:left w:val="none" w:sz="0" w:space="0" w:color="auto"/>
                    <w:bottom w:val="none" w:sz="0" w:space="0" w:color="auto"/>
                    <w:right w:val="none" w:sz="0" w:space="0" w:color="auto"/>
                  </w:divBdr>
                  <w:divsChild>
                    <w:div w:id="137704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7844681">
      <w:bodyDiv w:val="1"/>
      <w:marLeft w:val="0"/>
      <w:marRight w:val="0"/>
      <w:marTop w:val="0"/>
      <w:marBottom w:val="0"/>
      <w:divBdr>
        <w:top w:val="none" w:sz="0" w:space="0" w:color="auto"/>
        <w:left w:val="none" w:sz="0" w:space="0" w:color="auto"/>
        <w:bottom w:val="none" w:sz="0" w:space="0" w:color="auto"/>
        <w:right w:val="none" w:sz="0" w:space="0" w:color="auto"/>
      </w:divBdr>
      <w:divsChild>
        <w:div w:id="690685193">
          <w:marLeft w:val="0"/>
          <w:marRight w:val="0"/>
          <w:marTop w:val="0"/>
          <w:marBottom w:val="0"/>
          <w:divBdr>
            <w:top w:val="none" w:sz="0" w:space="0" w:color="auto"/>
            <w:left w:val="none" w:sz="0" w:space="0" w:color="auto"/>
            <w:bottom w:val="none" w:sz="0" w:space="0" w:color="auto"/>
            <w:right w:val="none" w:sz="0" w:space="0" w:color="auto"/>
          </w:divBdr>
          <w:divsChild>
            <w:div w:id="42605314">
              <w:marLeft w:val="0"/>
              <w:marRight w:val="0"/>
              <w:marTop w:val="0"/>
              <w:marBottom w:val="0"/>
              <w:divBdr>
                <w:top w:val="none" w:sz="0" w:space="0" w:color="auto"/>
                <w:left w:val="none" w:sz="0" w:space="0" w:color="auto"/>
                <w:bottom w:val="none" w:sz="0" w:space="0" w:color="auto"/>
                <w:right w:val="none" w:sz="0" w:space="0" w:color="auto"/>
              </w:divBdr>
              <w:divsChild>
                <w:div w:id="420295423">
                  <w:marLeft w:val="-380"/>
                  <w:marRight w:val="0"/>
                  <w:marTop w:val="100"/>
                  <w:marBottom w:val="150"/>
                  <w:divBdr>
                    <w:top w:val="single" w:sz="4" w:space="2" w:color="D8D8D8"/>
                    <w:left w:val="single" w:sz="4" w:space="2" w:color="D8D8D8"/>
                    <w:bottom w:val="single" w:sz="4" w:space="2" w:color="D8D8D8"/>
                    <w:right w:val="single" w:sz="4" w:space="2" w:color="D8D8D8"/>
                  </w:divBdr>
                  <w:divsChild>
                    <w:div w:id="1535582051">
                      <w:marLeft w:val="0"/>
                      <w:marRight w:val="0"/>
                      <w:marTop w:val="20"/>
                      <w:marBottom w:val="0"/>
                      <w:divBdr>
                        <w:top w:val="none" w:sz="0" w:space="0" w:color="auto"/>
                        <w:left w:val="none" w:sz="0" w:space="0" w:color="auto"/>
                        <w:bottom w:val="none" w:sz="0" w:space="0" w:color="auto"/>
                        <w:right w:val="none" w:sz="0" w:space="0" w:color="auto"/>
                      </w:divBdr>
                    </w:div>
                  </w:divsChild>
                </w:div>
              </w:divsChild>
            </w:div>
          </w:divsChild>
        </w:div>
        <w:div w:id="1009409472">
          <w:marLeft w:val="0"/>
          <w:marRight w:val="150"/>
          <w:marTop w:val="50"/>
          <w:marBottom w:val="0"/>
          <w:divBdr>
            <w:top w:val="none" w:sz="0" w:space="0" w:color="auto"/>
            <w:left w:val="none" w:sz="0" w:space="0" w:color="auto"/>
            <w:bottom w:val="none" w:sz="0" w:space="0" w:color="auto"/>
            <w:right w:val="none" w:sz="0" w:space="0" w:color="auto"/>
          </w:divBdr>
          <w:divsChild>
            <w:div w:id="2135900500">
              <w:marLeft w:val="0"/>
              <w:marRight w:val="0"/>
              <w:marTop w:val="0"/>
              <w:marBottom w:val="0"/>
              <w:divBdr>
                <w:top w:val="none" w:sz="0" w:space="0" w:color="auto"/>
                <w:left w:val="none" w:sz="0" w:space="0" w:color="auto"/>
                <w:bottom w:val="none" w:sz="0" w:space="0" w:color="auto"/>
                <w:right w:val="none" w:sz="0" w:space="0" w:color="auto"/>
              </w:divBdr>
              <w:divsChild>
                <w:div w:id="1063531060">
                  <w:marLeft w:val="0"/>
                  <w:marRight w:val="0"/>
                  <w:marTop w:val="0"/>
                  <w:marBottom w:val="0"/>
                  <w:divBdr>
                    <w:top w:val="none" w:sz="0" w:space="0" w:color="auto"/>
                    <w:left w:val="none" w:sz="0" w:space="0" w:color="auto"/>
                    <w:bottom w:val="none" w:sz="0" w:space="0" w:color="auto"/>
                    <w:right w:val="none" w:sz="0" w:space="0" w:color="auto"/>
                  </w:divBdr>
                  <w:divsChild>
                    <w:div w:id="80852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578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4994495A-7198-4A58-B0F5-3E09EB879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3</TotalTime>
  <Pages>14</Pages>
  <Words>13380</Words>
  <Characters>76266</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197</cp:revision>
  <dcterms:created xsi:type="dcterms:W3CDTF">2018-02-13T17:25:00Z</dcterms:created>
  <dcterms:modified xsi:type="dcterms:W3CDTF">2018-05-14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